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4E1348B" w14:textId="1D5A98D9" w:rsidR="00003869" w:rsidRPr="00003869" w:rsidRDefault="00003869" w:rsidP="0006347A">
      <w:pPr>
        <w:pStyle w:val="Titulnstrana"/>
        <w:spacing w:after="5000"/>
        <w:rPr>
          <w:sz w:val="48"/>
          <w:szCs w:val="48"/>
        </w:rPr>
      </w:pPr>
      <w:r w:rsidRPr="0099266F">
        <w:rPr>
          <w:sz w:val="44"/>
          <w:szCs w:val="44"/>
        </w:rPr>
        <w:t xml:space="preserve">UNIVERZITA </w:t>
      </w:r>
      <w:r w:rsidR="00D7403D">
        <w:rPr>
          <w:sz w:val="44"/>
          <w:szCs w:val="44"/>
        </w:rPr>
        <w:t>HRADEC KRÁLOVÉ</w:t>
      </w:r>
      <w:r>
        <w:rPr>
          <w:sz w:val="48"/>
          <w:szCs w:val="48"/>
        </w:rPr>
        <w:br/>
      </w:r>
      <w:r w:rsidRPr="0099266F">
        <w:rPr>
          <w:sz w:val="32"/>
          <w:szCs w:val="32"/>
        </w:rPr>
        <w:t xml:space="preserve">Fakulta </w:t>
      </w:r>
      <w:r w:rsidR="00D7403D">
        <w:rPr>
          <w:sz w:val="32"/>
          <w:szCs w:val="32"/>
        </w:rPr>
        <w:t>informatiky a managementu</w:t>
      </w:r>
    </w:p>
    <w:p w14:paraId="4EA96334" w14:textId="0D0F8A9F" w:rsidR="00003869" w:rsidRPr="003A0F02" w:rsidRDefault="005915A5" w:rsidP="00E83603">
      <w:pPr>
        <w:pStyle w:val="Titulnstrana"/>
        <w:spacing w:after="200"/>
        <w:rPr>
          <w:i/>
          <w:color w:val="000000" w:themeColor="text1"/>
          <w:sz w:val="36"/>
          <w:szCs w:val="36"/>
        </w:rPr>
      </w:pPr>
      <w:r>
        <w:rPr>
          <w:i/>
          <w:color w:val="000000" w:themeColor="text1"/>
          <w:sz w:val="36"/>
          <w:szCs w:val="36"/>
        </w:rPr>
        <w:t>Elektrická energie v Česku v roce 2023</w:t>
      </w:r>
    </w:p>
    <w:p w14:paraId="21013279" w14:textId="237CD138" w:rsidR="00EC481C" w:rsidRPr="00315331" w:rsidRDefault="005915A5" w:rsidP="00315331">
      <w:pPr>
        <w:pStyle w:val="Titulnstrana"/>
        <w:spacing w:after="200"/>
        <w:rPr>
          <w:i/>
          <w:sz w:val="36"/>
          <w:szCs w:val="36"/>
        </w:rPr>
      </w:pPr>
      <w:r>
        <w:rPr>
          <w:i/>
          <w:sz w:val="36"/>
          <w:szCs w:val="36"/>
        </w:rPr>
        <w:t>Daniel Paleček, 1. ročník</w:t>
      </w:r>
    </w:p>
    <w:p w14:paraId="45FA117E" w14:textId="77777777" w:rsidR="00EC481C" w:rsidRDefault="00EC481C" w:rsidP="00EC481C">
      <w:pPr>
        <w:pStyle w:val="Titulnstrana"/>
        <w:spacing w:after="200"/>
        <w:rPr>
          <w:sz w:val="36"/>
          <w:szCs w:val="36"/>
        </w:rPr>
      </w:pPr>
    </w:p>
    <w:p w14:paraId="257DD7D5" w14:textId="77777777" w:rsidR="00EC481C" w:rsidRDefault="00EC481C" w:rsidP="00EC481C">
      <w:pPr>
        <w:pStyle w:val="Titulnstrana"/>
        <w:spacing w:after="200"/>
        <w:rPr>
          <w:sz w:val="36"/>
          <w:szCs w:val="36"/>
        </w:rPr>
      </w:pPr>
    </w:p>
    <w:p w14:paraId="67CDBDAD" w14:textId="77777777" w:rsidR="00EC481C" w:rsidRDefault="00EC481C" w:rsidP="00EC481C">
      <w:pPr>
        <w:pStyle w:val="Titulnstrana"/>
        <w:spacing w:after="200"/>
        <w:rPr>
          <w:sz w:val="36"/>
          <w:szCs w:val="36"/>
        </w:rPr>
      </w:pPr>
    </w:p>
    <w:p w14:paraId="3817D31A" w14:textId="77777777" w:rsidR="002F449C" w:rsidRDefault="002F449C" w:rsidP="00EC481C">
      <w:pPr>
        <w:pStyle w:val="Titulnstrana"/>
        <w:spacing w:after="200"/>
        <w:rPr>
          <w:sz w:val="36"/>
          <w:szCs w:val="36"/>
        </w:rPr>
      </w:pPr>
    </w:p>
    <w:p w14:paraId="7B61ABEC" w14:textId="77777777" w:rsidR="002F449C" w:rsidRDefault="002F449C" w:rsidP="00EC481C">
      <w:pPr>
        <w:pStyle w:val="Titulnstrana"/>
        <w:spacing w:after="200"/>
        <w:rPr>
          <w:sz w:val="36"/>
          <w:szCs w:val="36"/>
        </w:rPr>
      </w:pPr>
    </w:p>
    <w:p w14:paraId="364B99DE" w14:textId="77777777" w:rsidR="002F449C" w:rsidRDefault="002F449C" w:rsidP="00EC481C">
      <w:pPr>
        <w:pStyle w:val="Titulnstrana"/>
        <w:spacing w:after="200"/>
        <w:rPr>
          <w:sz w:val="36"/>
          <w:szCs w:val="36"/>
        </w:rPr>
      </w:pPr>
    </w:p>
    <w:p w14:paraId="5AF271A2" w14:textId="77777777" w:rsidR="00EC481C" w:rsidRDefault="00EC481C" w:rsidP="00EC481C">
      <w:pPr>
        <w:pStyle w:val="Titulnstrana"/>
        <w:spacing w:after="200"/>
        <w:rPr>
          <w:sz w:val="28"/>
          <w:szCs w:val="28"/>
        </w:rPr>
      </w:pPr>
    </w:p>
    <w:p w14:paraId="21FE4140" w14:textId="50176C37" w:rsidR="00C4792B" w:rsidRPr="00C4792B" w:rsidRDefault="00EC481C" w:rsidP="00C4792B">
      <w:pPr>
        <w:pStyle w:val="Titulnstrana"/>
        <w:spacing w:after="5600"/>
        <w:ind w:left="6372"/>
        <w:rPr>
          <w:sz w:val="28"/>
          <w:szCs w:val="28"/>
        </w:rPr>
      </w:pPr>
      <w:r>
        <w:rPr>
          <w:sz w:val="28"/>
          <w:szCs w:val="28"/>
        </w:rPr>
        <w:t>V</w:t>
      </w:r>
      <w:r w:rsidR="005915A5">
        <w:rPr>
          <w:sz w:val="28"/>
          <w:szCs w:val="28"/>
        </w:rPr>
        <w:t xml:space="preserve"> Hradci Králové </w:t>
      </w:r>
      <w:r>
        <w:rPr>
          <w:sz w:val="28"/>
          <w:szCs w:val="28"/>
        </w:rPr>
        <w:t>dne</w:t>
      </w:r>
      <w:r w:rsidR="005915A5">
        <w:rPr>
          <w:sz w:val="28"/>
          <w:szCs w:val="28"/>
        </w:rPr>
        <w:t xml:space="preserve"> 10. 5. 2025</w:t>
      </w:r>
      <w:r>
        <w:rPr>
          <w:sz w:val="28"/>
          <w:szCs w:val="28"/>
        </w:rPr>
        <w:t xml:space="preserve"> </w:t>
      </w:r>
      <w:bookmarkStart w:id="0" w:name="_Toc258833021"/>
      <w:bookmarkStart w:id="1" w:name="_Toc439254164"/>
    </w:p>
    <w:sdt>
      <w:sdtPr>
        <w:rPr>
          <w:rFonts w:ascii="Times New Roman" w:eastAsiaTheme="minorHAnsi" w:hAnsi="Times New Roman" w:cs="Times New Roman"/>
          <w:b w:val="0"/>
          <w:bCs w:val="0"/>
          <w:color w:val="auto"/>
          <w:sz w:val="24"/>
          <w:szCs w:val="24"/>
        </w:rPr>
        <w:id w:val="1552412327"/>
        <w:docPartObj>
          <w:docPartGallery w:val="Table of Contents"/>
          <w:docPartUnique/>
        </w:docPartObj>
      </w:sdtPr>
      <w:sdtEndPr/>
      <w:sdtContent>
        <w:p w14:paraId="3219EF38" w14:textId="77777777" w:rsidR="00C4792B" w:rsidRPr="007102F7" w:rsidRDefault="00C4792B" w:rsidP="007102F7">
          <w:pPr>
            <w:pStyle w:val="Nadpisobsahu"/>
            <w:numPr>
              <w:ilvl w:val="0"/>
              <w:numId w:val="0"/>
            </w:numPr>
            <w:ind w:left="432" w:hanging="432"/>
            <w:rPr>
              <w:color w:val="auto"/>
            </w:rPr>
          </w:pPr>
          <w:r w:rsidRPr="007102F7">
            <w:rPr>
              <w:color w:val="auto"/>
            </w:rPr>
            <w:t>Obsah</w:t>
          </w:r>
        </w:p>
        <w:p w14:paraId="66E5021E" w14:textId="732E31F2" w:rsidR="002C2534" w:rsidRDefault="00C4792B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97790849" w:history="1">
            <w:r w:rsidR="002C2534" w:rsidRPr="006B27BE">
              <w:rPr>
                <w:rStyle w:val="Hypertextovodkaz"/>
                <w:noProof/>
              </w:rPr>
              <w:t>Úvod</w:t>
            </w:r>
            <w:r w:rsidR="002C2534">
              <w:rPr>
                <w:noProof/>
                <w:webHidden/>
              </w:rPr>
              <w:tab/>
            </w:r>
            <w:r w:rsidR="002C2534">
              <w:rPr>
                <w:noProof/>
                <w:webHidden/>
              </w:rPr>
              <w:fldChar w:fldCharType="begin"/>
            </w:r>
            <w:r w:rsidR="002C2534">
              <w:rPr>
                <w:noProof/>
                <w:webHidden/>
              </w:rPr>
              <w:instrText xml:space="preserve"> PAGEREF _Toc197790849 \h </w:instrText>
            </w:r>
            <w:r w:rsidR="002C2534">
              <w:rPr>
                <w:noProof/>
                <w:webHidden/>
              </w:rPr>
            </w:r>
            <w:r w:rsidR="002C2534">
              <w:rPr>
                <w:noProof/>
                <w:webHidden/>
              </w:rPr>
              <w:fldChar w:fldCharType="separate"/>
            </w:r>
            <w:r w:rsidR="002C2534">
              <w:rPr>
                <w:noProof/>
                <w:webHidden/>
              </w:rPr>
              <w:t>3</w:t>
            </w:r>
            <w:r w:rsidR="002C2534">
              <w:rPr>
                <w:noProof/>
                <w:webHidden/>
              </w:rPr>
              <w:fldChar w:fldCharType="end"/>
            </w:r>
          </w:hyperlink>
        </w:p>
        <w:p w14:paraId="7A8F1834" w14:textId="449D0F02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50" w:history="1">
            <w:r w:rsidRPr="006B27BE">
              <w:rPr>
                <w:rStyle w:val="Hypertextovodkaz"/>
                <w:noProof/>
              </w:rPr>
              <w:t>1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Architek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A084E4" w14:textId="617DE247" w:rsidR="002C2534" w:rsidRDefault="002C2534">
          <w:pPr>
            <w:pStyle w:val="Obsah2"/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1" w:history="1">
            <w:r w:rsidRPr="006B27BE">
              <w:rPr>
                <w:rStyle w:val="Hypertextovodkaz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Schéma a popis architektu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16FE5C" w14:textId="216733D9" w:rsidR="002C2534" w:rsidRDefault="002C2534">
          <w:pPr>
            <w:pStyle w:val="Obsah2"/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2" w:history="1">
            <w:r w:rsidRPr="006B27BE">
              <w:rPr>
                <w:rStyle w:val="Hypertextovodkaz"/>
                <w:noProof/>
              </w:rPr>
              <w:t>1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Specifika konfigura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28FFF7" w14:textId="5ADC61AF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3" w:history="1">
            <w:r w:rsidRPr="006B27BE">
              <w:rPr>
                <w:rStyle w:val="Hypertextovodkaz"/>
                <w:noProof/>
              </w:rPr>
              <w:t>1.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CAP teoré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F079D3" w14:textId="562654F7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4" w:history="1">
            <w:r w:rsidRPr="006B27BE">
              <w:rPr>
                <w:rStyle w:val="Hypertextovodkaz"/>
                <w:noProof/>
              </w:rPr>
              <w:t>1.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Clu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7E7E5A" w14:textId="2013FBC4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5" w:history="1">
            <w:r w:rsidRPr="006B27BE">
              <w:rPr>
                <w:rStyle w:val="Hypertextovodkaz"/>
                <w:noProof/>
              </w:rPr>
              <w:t>1.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Uzl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20F58" w14:textId="5B4719E5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6" w:history="1">
            <w:r w:rsidRPr="006B27BE">
              <w:rPr>
                <w:rStyle w:val="Hypertextovodkaz"/>
                <w:noProof/>
              </w:rPr>
              <w:t>1.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Shard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D39C33" w14:textId="22D22638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7" w:history="1">
            <w:r w:rsidRPr="006B27BE">
              <w:rPr>
                <w:rStyle w:val="Hypertextovodkaz"/>
                <w:noProof/>
              </w:rPr>
              <w:t>1.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Replika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1C4CB0" w14:textId="3322CB1B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8" w:history="1">
            <w:r w:rsidRPr="006B27BE">
              <w:rPr>
                <w:rStyle w:val="Hypertextovodkaz"/>
                <w:noProof/>
              </w:rPr>
              <w:t>1.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Perzistence d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B6AE96" w14:textId="23C46136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59" w:history="1">
            <w:r w:rsidRPr="006B27BE">
              <w:rPr>
                <w:rStyle w:val="Hypertextovodkaz"/>
                <w:noProof/>
              </w:rPr>
              <w:t>1.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Distribuce d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54A899" w14:textId="4BD04AAF" w:rsidR="002C2534" w:rsidRDefault="002C2534">
          <w:pPr>
            <w:pStyle w:val="Obsah3"/>
            <w:tabs>
              <w:tab w:val="left" w:pos="1440"/>
              <w:tab w:val="right" w:leader="dot" w:pos="8776"/>
            </w:tabs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60" w:history="1">
            <w:r w:rsidRPr="006B27BE">
              <w:rPr>
                <w:rStyle w:val="Hypertextovodkaz"/>
                <w:noProof/>
              </w:rPr>
              <w:t>1.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Zabezpečen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D4FC60" w14:textId="1C37349B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1" w:history="1">
            <w:r w:rsidRPr="006B27BE">
              <w:rPr>
                <w:rStyle w:val="Hypertextovodkaz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Funkční řešen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E2E663" w14:textId="0AA71729" w:rsidR="002C2534" w:rsidRDefault="002C2534">
          <w:pPr>
            <w:pStyle w:val="Obsah2"/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62" w:history="1">
            <w:r w:rsidRPr="006B27BE">
              <w:rPr>
                <w:rStyle w:val="Hypertextovodkaz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Struk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AD32F1" w14:textId="1153B8AF" w:rsidR="002C2534" w:rsidRDefault="002C2534">
          <w:pPr>
            <w:pStyle w:val="Obsah2"/>
            <w:rPr>
              <w:rFonts w:asciiTheme="minorHAnsi" w:eastAsiaTheme="minorEastAsia" w:hAnsiTheme="minorHAnsi" w:cstheme="minorBidi"/>
              <w:noProof/>
              <w:kern w:val="2"/>
              <w:lang w:val="en-GB" w:eastAsia="en-GB"/>
              <w14:ligatures w14:val="standardContextual"/>
            </w:rPr>
          </w:pPr>
          <w:hyperlink w:anchor="_Toc197790863" w:history="1">
            <w:r w:rsidRPr="006B27BE">
              <w:rPr>
                <w:rStyle w:val="Hypertextovodkaz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Instala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880C42" w14:textId="09EA0822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4" w:history="1">
            <w:r w:rsidRPr="006B27BE">
              <w:rPr>
                <w:rStyle w:val="Hypertextovodkaz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Případy užití a případové studi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4B2F78" w14:textId="73C6FCA9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5" w:history="1">
            <w:r w:rsidRPr="006B27BE">
              <w:rPr>
                <w:rStyle w:val="Hypertextovodkaz"/>
                <w:noProof/>
              </w:rPr>
              <w:t>4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Výhody a nevýho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68F33A" w14:textId="0199464B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6" w:history="1">
            <w:r w:rsidRPr="006B27BE">
              <w:rPr>
                <w:rStyle w:val="Hypertextovodkaz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Další specif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47A960" w14:textId="1DA6D72A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7" w:history="1">
            <w:r w:rsidRPr="006B27BE">
              <w:rPr>
                <w:rStyle w:val="Hypertextovodkaz"/>
                <w:noProof/>
              </w:rPr>
              <w:t>6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398F49" w14:textId="0272AA7C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8" w:history="1">
            <w:r w:rsidRPr="006B27BE">
              <w:rPr>
                <w:rStyle w:val="Hypertextovodkaz"/>
                <w:noProof/>
              </w:rPr>
              <w:t>7</w:t>
            </w:r>
            <w:r>
              <w:rPr>
                <w:rFonts w:asciiTheme="minorHAnsi" w:eastAsiaTheme="minorEastAsia" w:hAnsiTheme="minorHAnsi" w:cstheme="minorBidi"/>
                <w:b w:val="0"/>
                <w:noProof/>
                <w:kern w:val="2"/>
                <w:lang w:val="en-GB" w:eastAsia="en-GB"/>
                <w14:ligatures w14:val="standardContextual"/>
              </w:rPr>
              <w:tab/>
            </w:r>
            <w:r w:rsidRPr="006B27BE">
              <w:rPr>
                <w:rStyle w:val="Hypertextovodkaz"/>
                <w:noProof/>
              </w:rPr>
              <w:t>Dotaz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3A9AF7" w14:textId="7592F0F5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69" w:history="1">
            <w:r w:rsidRPr="006B27BE">
              <w:rPr>
                <w:rStyle w:val="Hypertextovodkaz"/>
                <w:noProof/>
              </w:rPr>
              <w:t>Závě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57DF75" w14:textId="2A96320E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70" w:history="1">
            <w:r w:rsidRPr="006B27BE">
              <w:rPr>
                <w:rStyle w:val="Hypertextovodkaz"/>
                <w:noProof/>
              </w:rPr>
              <w:t>Zdro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244A4B" w14:textId="15848FD2" w:rsidR="002C2534" w:rsidRDefault="002C2534">
          <w:pPr>
            <w:pStyle w:val="Obsah1"/>
            <w:rPr>
              <w:rFonts w:asciiTheme="minorHAnsi" w:eastAsiaTheme="minorEastAsia" w:hAnsiTheme="minorHAnsi" w:cstheme="minorBidi"/>
              <w:b w:val="0"/>
              <w:noProof/>
              <w:kern w:val="2"/>
              <w:lang w:val="en-GB" w:eastAsia="en-GB"/>
              <w14:ligatures w14:val="standardContextual"/>
            </w:rPr>
          </w:pPr>
          <w:hyperlink w:anchor="_Toc197790871" w:history="1">
            <w:r w:rsidRPr="006B27BE">
              <w:rPr>
                <w:rStyle w:val="Hypertextovodkaz"/>
                <w:noProof/>
              </w:rPr>
              <w:t>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97790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A889C" w14:textId="3F430154" w:rsidR="00C4792B" w:rsidRDefault="00C4792B">
          <w:r>
            <w:rPr>
              <w:b/>
              <w:bCs/>
            </w:rPr>
            <w:fldChar w:fldCharType="end"/>
          </w:r>
        </w:p>
      </w:sdtContent>
    </w:sdt>
    <w:p w14:paraId="7B17ACD9" w14:textId="77777777" w:rsidR="00C4792B" w:rsidRPr="00C4792B" w:rsidRDefault="00C4792B" w:rsidP="00C4792B">
      <w:pPr>
        <w:rPr>
          <w:rFonts w:ascii="Arial" w:eastAsiaTheme="majorEastAsia" w:hAnsi="Arial" w:cstheme="majorBidi"/>
          <w:b/>
          <w:bCs/>
          <w:sz w:val="28"/>
          <w:szCs w:val="28"/>
        </w:rPr>
      </w:pPr>
      <w:r>
        <w:br w:type="page"/>
      </w:r>
    </w:p>
    <w:p w14:paraId="564EFB6A" w14:textId="77777777" w:rsidR="008D2272" w:rsidRDefault="008D2272" w:rsidP="008D2272">
      <w:pPr>
        <w:pStyle w:val="Nadpis1-bezsla"/>
      </w:pPr>
      <w:bookmarkStart w:id="2" w:name="_Toc258833024"/>
      <w:bookmarkStart w:id="3" w:name="_Toc439254167"/>
      <w:bookmarkStart w:id="4" w:name="_Toc197790849"/>
      <w:bookmarkEnd w:id="0"/>
      <w:bookmarkEnd w:id="1"/>
      <w:r>
        <w:lastRenderedPageBreak/>
        <w:t>Úvod</w:t>
      </w:r>
      <w:bookmarkEnd w:id="4"/>
    </w:p>
    <w:p w14:paraId="6801EEDE" w14:textId="10DE0BDC" w:rsidR="002F449C" w:rsidRDefault="00DB488D" w:rsidP="00DB488D">
      <w:pPr>
        <w:ind w:firstLine="708"/>
      </w:pPr>
      <w:r>
        <w:t xml:space="preserve">Tato seminární práce se zabývá uložením a zpracováním dat z </w:t>
      </w:r>
      <w:r w:rsidRPr="00DB488D">
        <w:t xml:space="preserve">ENTSO-E </w:t>
      </w:r>
      <w:proofErr w:type="spellStart"/>
      <w:r w:rsidRPr="00DB488D">
        <w:t>Transparency</w:t>
      </w:r>
      <w:proofErr w:type="spellEnd"/>
      <w:r w:rsidRPr="00DB488D">
        <w:t xml:space="preserve"> </w:t>
      </w:r>
      <w:proofErr w:type="spellStart"/>
      <w:r w:rsidRPr="00DB488D">
        <w:t>Platform</w:t>
      </w:r>
      <w:proofErr w:type="spellEnd"/>
      <w:r>
        <w:t>. Data jsou uložená v </w:t>
      </w:r>
      <w:proofErr w:type="spellStart"/>
      <w:r w:rsidR="000A2F52">
        <w:t>M</w:t>
      </w:r>
      <w:r>
        <w:t>ongoDB</w:t>
      </w:r>
      <w:proofErr w:type="spellEnd"/>
      <w:r>
        <w:t xml:space="preserve"> a analýza dat je provedena v pythonu. Zpracovávaná data se týkají produkce, konzumace a ceny elektřiny v české republice v roce 2023.</w:t>
      </w:r>
      <w:r w:rsidR="00953029">
        <w:t xml:space="preserve"> </w:t>
      </w:r>
      <w:r w:rsidR="000E3D0C">
        <w:t>Přesná struktura a provedení projektu a zpracování dat bude popsáno v následujících kapitolách.</w:t>
      </w:r>
      <w:r w:rsidR="00953029">
        <w:t xml:space="preserve"> </w:t>
      </w:r>
      <w:r>
        <w:t xml:space="preserve">Semestrální projekt se zabývá pouze daty jedné země a jako možné rozšíření my například mohlo být porovnání mezi zeměmi, které </w:t>
      </w:r>
      <w:proofErr w:type="spellStart"/>
      <w:r w:rsidRPr="00DB488D">
        <w:t>Transparency</w:t>
      </w:r>
      <w:proofErr w:type="spellEnd"/>
      <w:r w:rsidRPr="00DB488D">
        <w:t xml:space="preserve"> </w:t>
      </w:r>
      <w:proofErr w:type="spellStart"/>
      <w:r w:rsidRPr="00DB488D">
        <w:t>Platform</w:t>
      </w:r>
      <w:proofErr w:type="spellEnd"/>
      <w:r>
        <w:t xml:space="preserve"> nabízí.</w:t>
      </w:r>
    </w:p>
    <w:p w14:paraId="6DB48E44" w14:textId="77856D02" w:rsidR="00DB488D" w:rsidRDefault="00DB488D" w:rsidP="002F449C">
      <w:r>
        <w:tab/>
        <w:t xml:space="preserve">Co se týče technické stránky projektu, byla použita databáze </w:t>
      </w:r>
      <w:proofErr w:type="spellStart"/>
      <w:r w:rsidR="000A2F52">
        <w:t>m</w:t>
      </w:r>
      <w:r>
        <w:t>ongo</w:t>
      </w:r>
      <w:proofErr w:type="spellEnd"/>
      <w:r>
        <w:t xml:space="preserve"> verze </w:t>
      </w:r>
      <w:r w:rsidR="005915A5" w:rsidRPr="005915A5">
        <w:t>8.0.9</w:t>
      </w:r>
      <w:r w:rsidR="00953029">
        <w:t xml:space="preserve"> se třemi routery. Databáze je </w:t>
      </w:r>
      <w:proofErr w:type="spellStart"/>
      <w:r w:rsidR="00953029">
        <w:t>shardovaná</w:t>
      </w:r>
      <w:proofErr w:type="spellEnd"/>
      <w:r w:rsidR="00953029">
        <w:t xml:space="preserve"> a replikovaná</w:t>
      </w:r>
      <w:r w:rsidR="000E3D0C">
        <w:t xml:space="preserve"> a její spuštění je automatizované viz. </w:t>
      </w:r>
      <w:proofErr w:type="spellStart"/>
      <w:r w:rsidR="000E3D0C">
        <w:t>read</w:t>
      </w:r>
      <w:proofErr w:type="spellEnd"/>
      <w:r w:rsidR="000E3D0C">
        <w:t xml:space="preserve"> </w:t>
      </w:r>
      <w:proofErr w:type="spellStart"/>
      <w:r w:rsidR="000E3D0C">
        <w:t>me</w:t>
      </w:r>
      <w:proofErr w:type="spellEnd"/>
      <w:r w:rsidR="000E3D0C">
        <w:t>.</w:t>
      </w:r>
    </w:p>
    <w:p w14:paraId="22C4C0FF" w14:textId="0729A309" w:rsidR="002F449C" w:rsidRDefault="002F449C" w:rsidP="002F449C">
      <w:pPr>
        <w:pStyle w:val="Nadpis1"/>
      </w:pPr>
      <w:r>
        <w:br w:type="page"/>
      </w:r>
      <w:bookmarkStart w:id="5" w:name="_Toc197790850"/>
      <w:r>
        <w:lastRenderedPageBreak/>
        <w:t>Architektura</w:t>
      </w:r>
      <w:bookmarkEnd w:id="5"/>
    </w:p>
    <w:p w14:paraId="7E19FBE3" w14:textId="14F0288E" w:rsidR="005915A5" w:rsidRDefault="005915A5" w:rsidP="002F449C">
      <w:r w:rsidRPr="005915A5">
        <w:t xml:space="preserve">Databáze </w:t>
      </w:r>
      <w:proofErr w:type="spellStart"/>
      <w:r w:rsidRPr="005915A5">
        <w:t>MongoDB</w:t>
      </w:r>
      <w:proofErr w:type="spellEnd"/>
      <w:r w:rsidRPr="005915A5">
        <w:t xml:space="preserve"> je nasazena v prostředí </w:t>
      </w:r>
      <w:proofErr w:type="spellStart"/>
      <w:r w:rsidR="000A2F52">
        <w:t>d</w:t>
      </w:r>
      <w:r w:rsidRPr="005915A5">
        <w:t>ocker</w:t>
      </w:r>
      <w:proofErr w:type="spellEnd"/>
      <w:r w:rsidRPr="005915A5">
        <w:t xml:space="preserve"> pomocí </w:t>
      </w:r>
      <w:proofErr w:type="spellStart"/>
      <w:r w:rsidRPr="005915A5">
        <w:t>clusterového</w:t>
      </w:r>
      <w:proofErr w:type="spellEnd"/>
      <w:r w:rsidRPr="005915A5">
        <w:t xml:space="preserve"> řešení. Autentizace mezi jednotlivými uzly clusteru je zajištěna prostřednictvím </w:t>
      </w:r>
      <w:proofErr w:type="spellStart"/>
      <w:r w:rsidRPr="005915A5">
        <w:t>keyfile</w:t>
      </w:r>
      <w:proofErr w:type="spellEnd"/>
      <w:r w:rsidRPr="005915A5">
        <w:t>.</w:t>
      </w:r>
    </w:p>
    <w:p w14:paraId="3CF4BEA8" w14:textId="5ECF022D" w:rsidR="002F449C" w:rsidRDefault="002F449C" w:rsidP="002F449C">
      <w:pPr>
        <w:pStyle w:val="Nadpis2"/>
      </w:pPr>
      <w:bookmarkStart w:id="6" w:name="_Toc197790851"/>
      <w:r>
        <w:t>Schéma a popis architektury</w:t>
      </w:r>
      <w:bookmarkEnd w:id="6"/>
    </w:p>
    <w:p w14:paraId="78C952A7" w14:textId="6B6922AA" w:rsidR="009F1820" w:rsidRDefault="00880E67" w:rsidP="002F449C">
      <w:r>
        <w:rPr>
          <w:noProof/>
        </w:rPr>
        <w:drawing>
          <wp:inline distT="0" distB="0" distL="0" distR="0" wp14:anchorId="218F0696" wp14:editId="43C804B3">
            <wp:extent cx="5571490" cy="3572510"/>
            <wp:effectExtent l="0" t="0" r="0" b="8890"/>
            <wp:docPr id="1494410306" name="Obráze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1490" cy="35725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AB9D3E" w14:textId="49E87A98" w:rsidR="002F449C" w:rsidRDefault="00880E67" w:rsidP="002F449C">
      <w:r w:rsidRPr="00880E67">
        <w:t xml:space="preserve">Architektura vychází z oficiálně doporučeného </w:t>
      </w:r>
      <w:proofErr w:type="spellStart"/>
      <w:r w:rsidRPr="00880E67">
        <w:t>clusterového</w:t>
      </w:r>
      <w:proofErr w:type="spellEnd"/>
      <w:r w:rsidRPr="00880E67">
        <w:t xml:space="preserve"> nasazení databáze </w:t>
      </w:r>
      <w:proofErr w:type="spellStart"/>
      <w:r w:rsidRPr="00880E67">
        <w:t>MongoDB</w:t>
      </w:r>
      <w:proofErr w:type="spellEnd"/>
      <w:r w:rsidRPr="00880E67">
        <w:t xml:space="preserve">, které je navrženo s důrazem na škálovatelnost, </w:t>
      </w:r>
      <w:r>
        <w:t>konzistentnost</w:t>
      </w:r>
      <w:r w:rsidRPr="00880E67">
        <w:t xml:space="preserve"> a odolnost. Toto řešení umožňuje horizontální škálování při rostoucím objemu dat a zajišťuje </w:t>
      </w:r>
      <w:proofErr w:type="spellStart"/>
      <w:r w:rsidR="00230023">
        <w:t>redundancy</w:t>
      </w:r>
      <w:proofErr w:type="spellEnd"/>
      <w:r w:rsidRPr="00880E67">
        <w:t xml:space="preserve"> </w:t>
      </w:r>
      <w:r w:rsidR="00230023">
        <w:t xml:space="preserve">dat </w:t>
      </w:r>
      <w:r w:rsidRPr="00880E67">
        <w:t xml:space="preserve">prostřednictvím </w:t>
      </w:r>
      <w:r w:rsidR="00453BE2">
        <w:t>replikačních</w:t>
      </w:r>
      <w:r w:rsidRPr="00880E67">
        <w:t xml:space="preserve"> </w:t>
      </w:r>
      <w:r w:rsidR="00230023">
        <w:t>setů</w:t>
      </w:r>
      <w:r w:rsidRPr="00880E67">
        <w:t xml:space="preserve"> (</w:t>
      </w:r>
      <w:proofErr w:type="spellStart"/>
      <w:r w:rsidRPr="00880E67">
        <w:t>replica</w:t>
      </w:r>
      <w:proofErr w:type="spellEnd"/>
      <w:r w:rsidRPr="00880E67">
        <w:t xml:space="preserve"> </w:t>
      </w:r>
      <w:proofErr w:type="spellStart"/>
      <w:r w:rsidRPr="00880E67">
        <w:t>sets</w:t>
      </w:r>
      <w:proofErr w:type="spellEnd"/>
      <w:r w:rsidRPr="00880E67">
        <w:t xml:space="preserve">). Bezpečnost komunikace mezi jednotlivými uzly clusteru je zajištěna pomocí </w:t>
      </w:r>
      <w:proofErr w:type="spellStart"/>
      <w:r w:rsidRPr="00880E67">
        <w:t>keyfile</w:t>
      </w:r>
      <w:proofErr w:type="spellEnd"/>
      <w:r w:rsidR="00230023">
        <w:t>.</w:t>
      </w:r>
      <w:r w:rsidRPr="00880E67">
        <w:t xml:space="preserve"> </w:t>
      </w:r>
      <w:r w:rsidR="00230023">
        <w:t>Cluster je nasazený v </w:t>
      </w:r>
      <w:proofErr w:type="spellStart"/>
      <w:r w:rsidR="00230023">
        <w:t>docker</w:t>
      </w:r>
      <w:proofErr w:type="spellEnd"/>
      <w:r w:rsidR="00230023">
        <w:t xml:space="preserve"> kontejnerech.</w:t>
      </w:r>
    </w:p>
    <w:p w14:paraId="1606AAE0" w14:textId="7833A27E" w:rsidR="00230023" w:rsidRDefault="00230023" w:rsidP="002F449C">
      <w:proofErr w:type="spellStart"/>
      <w:r w:rsidRPr="00230023">
        <w:t>MongoDB</w:t>
      </w:r>
      <w:proofErr w:type="spellEnd"/>
      <w:r w:rsidRPr="00230023">
        <w:t xml:space="preserve"> cluster se skládá ze tří hlavních komponent: konfiguračních serverů, routerů a </w:t>
      </w:r>
      <w:proofErr w:type="spellStart"/>
      <w:r w:rsidRPr="00230023">
        <w:t>shardů</w:t>
      </w:r>
      <w:proofErr w:type="spellEnd"/>
      <w:r w:rsidRPr="00230023">
        <w:t xml:space="preserve">. Konfigurační servery uchovávají metadata o struktuře clusteru, včetně informací o tom, jak jsou data rozdělena mezi jednotlivé </w:t>
      </w:r>
      <w:proofErr w:type="spellStart"/>
      <w:r w:rsidRPr="00230023">
        <w:t>shardy</w:t>
      </w:r>
      <w:proofErr w:type="spellEnd"/>
      <w:r w:rsidRPr="00230023">
        <w:t>. Routery (</w:t>
      </w:r>
      <w:proofErr w:type="spellStart"/>
      <w:r w:rsidRPr="00230023">
        <w:t>mongos</w:t>
      </w:r>
      <w:proofErr w:type="spellEnd"/>
      <w:r w:rsidRPr="00230023">
        <w:t xml:space="preserve">) slouží jako vstupní bod pro klientské požadavky a směrují je na příslušné </w:t>
      </w:r>
      <w:proofErr w:type="spellStart"/>
      <w:r w:rsidRPr="00230023">
        <w:t>shardy</w:t>
      </w:r>
      <w:proofErr w:type="spellEnd"/>
      <w:r w:rsidRPr="00230023">
        <w:t xml:space="preserve"> podle rozložení dat. Každý </w:t>
      </w:r>
      <w:proofErr w:type="spellStart"/>
      <w:r w:rsidRPr="00230023">
        <w:t>shard</w:t>
      </w:r>
      <w:proofErr w:type="spellEnd"/>
      <w:r w:rsidRPr="00230023">
        <w:t xml:space="preserve"> je tvořen replik</w:t>
      </w:r>
      <w:r w:rsidR="00453BE2">
        <w:t>ačním</w:t>
      </w:r>
      <w:r w:rsidRPr="00230023">
        <w:t xml:space="preserve"> </w:t>
      </w:r>
      <w:r w:rsidR="001A6259">
        <w:t>set</w:t>
      </w:r>
      <w:r w:rsidR="00453BE2">
        <w:t>em</w:t>
      </w:r>
      <w:r w:rsidRPr="00230023">
        <w:t xml:space="preserve"> (</w:t>
      </w:r>
      <w:proofErr w:type="spellStart"/>
      <w:r w:rsidRPr="00230023">
        <w:t>replica</w:t>
      </w:r>
      <w:proofErr w:type="spellEnd"/>
      <w:r w:rsidRPr="00230023">
        <w:t xml:space="preserve"> set) se třemi uzly</w:t>
      </w:r>
      <w:r w:rsidR="00750D6C">
        <w:t xml:space="preserve"> </w:t>
      </w:r>
      <w:r w:rsidRPr="00230023">
        <w:t>což zajišťuje konzistenci, replikaci a odolnost vůči výpadkům.</w:t>
      </w:r>
    </w:p>
    <w:p w14:paraId="2017A6D5" w14:textId="2A06E197" w:rsidR="002F449C" w:rsidRDefault="002F449C" w:rsidP="002F449C">
      <w:pPr>
        <w:pStyle w:val="Nadpis2"/>
      </w:pPr>
      <w:bookmarkStart w:id="7" w:name="_Toc197790852"/>
      <w:r>
        <w:t>Specifika konfigurace</w:t>
      </w:r>
      <w:bookmarkEnd w:id="7"/>
    </w:p>
    <w:p w14:paraId="0560C657" w14:textId="5E0A17D2" w:rsidR="002F449C" w:rsidRDefault="00230023" w:rsidP="002F449C">
      <w:r w:rsidRPr="00230023">
        <w:t xml:space="preserve">Každý komponent systému </w:t>
      </w:r>
      <w:r>
        <w:t>(</w:t>
      </w:r>
      <w:r w:rsidRPr="00230023">
        <w:t xml:space="preserve">konfigurační servery, routery a </w:t>
      </w:r>
      <w:proofErr w:type="spellStart"/>
      <w:r w:rsidRPr="00230023">
        <w:t>shardy</w:t>
      </w:r>
      <w:proofErr w:type="spellEnd"/>
      <w:r>
        <w:t>)</w:t>
      </w:r>
      <w:r w:rsidRPr="00230023">
        <w:t xml:space="preserve"> byl nasazen jako samostatná </w:t>
      </w:r>
      <w:proofErr w:type="spellStart"/>
      <w:r>
        <w:t>d</w:t>
      </w:r>
      <w:r w:rsidRPr="00230023">
        <w:t>ocker</w:t>
      </w:r>
      <w:proofErr w:type="spellEnd"/>
      <w:r w:rsidRPr="00230023">
        <w:t xml:space="preserve"> </w:t>
      </w:r>
      <w:r>
        <w:t>kontejner</w:t>
      </w:r>
      <w:r w:rsidRPr="00230023">
        <w:t xml:space="preserve">, což umožňuje snadné řízení, restartování i škálování jednotlivých částí infrastruktury. Replikační </w:t>
      </w:r>
      <w:r w:rsidR="001A6259">
        <w:t>sety</w:t>
      </w:r>
      <w:r w:rsidRPr="00230023">
        <w:t xml:space="preserve"> </w:t>
      </w:r>
      <w:proofErr w:type="spellStart"/>
      <w:r w:rsidRPr="00230023">
        <w:t>shardů</w:t>
      </w:r>
      <w:proofErr w:type="spellEnd"/>
      <w:r w:rsidRPr="00230023">
        <w:t xml:space="preserve"> byly nastaveny s třemi uzly</w:t>
      </w:r>
      <w:r w:rsidR="00750D6C">
        <w:t xml:space="preserve">, kdy </w:t>
      </w:r>
      <w:r w:rsidRPr="00230023">
        <w:lastRenderedPageBreak/>
        <w:t xml:space="preserve">jeden </w:t>
      </w:r>
      <w:r w:rsidR="00750D6C">
        <w:t xml:space="preserve">je </w:t>
      </w:r>
      <w:r w:rsidRPr="00230023">
        <w:t>primární a dva sekundární</w:t>
      </w:r>
      <w:r w:rsidR="00750D6C">
        <w:t xml:space="preserve">. Konfigurace obsahuje 3 </w:t>
      </w:r>
      <w:r w:rsidR="00750D6C" w:rsidRPr="00230023">
        <w:t xml:space="preserve">konfigurační servery, </w:t>
      </w:r>
      <w:r w:rsidR="00750D6C">
        <w:t xml:space="preserve">3 </w:t>
      </w:r>
      <w:r w:rsidR="00750D6C" w:rsidRPr="00230023">
        <w:t xml:space="preserve">routery a </w:t>
      </w:r>
      <w:r w:rsidR="00750D6C">
        <w:t xml:space="preserve">3 </w:t>
      </w:r>
      <w:proofErr w:type="spellStart"/>
      <w:r w:rsidR="00750D6C" w:rsidRPr="00230023">
        <w:t>shardy</w:t>
      </w:r>
      <w:proofErr w:type="spellEnd"/>
      <w:r w:rsidR="00750D6C">
        <w:t>.</w:t>
      </w:r>
    </w:p>
    <w:p w14:paraId="5D233EBC" w14:textId="1EA6B98B" w:rsidR="000F49FE" w:rsidRDefault="002F449C" w:rsidP="000F49FE">
      <w:pPr>
        <w:pStyle w:val="Nadpis3"/>
      </w:pPr>
      <w:bookmarkStart w:id="8" w:name="_Toc197790853"/>
      <w:r>
        <w:t>CAP teorém</w:t>
      </w:r>
      <w:bookmarkEnd w:id="8"/>
    </w:p>
    <w:p w14:paraId="27606F40" w14:textId="6EB7A5BE" w:rsidR="00750D6C" w:rsidRPr="00750D6C" w:rsidRDefault="00750D6C" w:rsidP="00750D6C">
      <w:proofErr w:type="spellStart"/>
      <w:r w:rsidRPr="00750D6C">
        <w:t>Mongo</w:t>
      </w:r>
      <w:proofErr w:type="spellEnd"/>
      <w:r>
        <w:t xml:space="preserve"> cluster</w:t>
      </w:r>
      <w:r w:rsidRPr="00750D6C">
        <w:t xml:space="preserve"> odpovídá z pohledu CAP</w:t>
      </w:r>
      <w:r>
        <w:t xml:space="preserve"> teorému</w:t>
      </w:r>
      <w:r w:rsidRPr="00750D6C">
        <w:t xml:space="preserve"> </w:t>
      </w:r>
      <w:r>
        <w:t>typu</w:t>
      </w:r>
      <w:r w:rsidRPr="00750D6C">
        <w:t xml:space="preserve"> CP</w:t>
      </w:r>
      <w:r>
        <w:t xml:space="preserve">. </w:t>
      </w:r>
      <w:r w:rsidRPr="00750D6C">
        <w:t>Upřednostňuje konzistenci a odolnost před dostupností. V případě výpadku části clusteru může být dočasně omezen zápis, aby byla zachována konzistence dat.</w:t>
      </w:r>
      <w:r w:rsidR="001A6259">
        <w:t xml:space="preserve"> CP je pro použitá data vhodná garance, protože dostupnost těchto dat není tak důležitá jako jejich konzistence.</w:t>
      </w:r>
    </w:p>
    <w:p w14:paraId="209B5A79" w14:textId="18A0EC8A" w:rsidR="000F49FE" w:rsidRDefault="00750D6C" w:rsidP="000F49FE">
      <w:proofErr w:type="spellStart"/>
      <w:r>
        <w:t>Consistency</w:t>
      </w:r>
      <w:proofErr w:type="spellEnd"/>
      <w:r w:rsidR="000F49FE">
        <w:t xml:space="preserve">: </w:t>
      </w:r>
      <w:proofErr w:type="spellStart"/>
      <w:r w:rsidRPr="00750D6C">
        <w:t>MongoDB</w:t>
      </w:r>
      <w:proofErr w:type="spellEnd"/>
      <w:r w:rsidRPr="00750D6C">
        <w:t xml:space="preserve"> zajišťuje konzistenci tím, že zápisy se provádějí pouze na primárním uzlu. Sekundární uzly přijímají kopie dat a udržují je v konzistentním stavu. To znamená, že v případě, že dojde k přepnutí primárního uzlu</w:t>
      </w:r>
      <w:r>
        <w:t>,</w:t>
      </w:r>
      <w:r w:rsidRPr="00750D6C">
        <w:t xml:space="preserve"> nový primární uzel je zvolen a data jsou stále konzistentní mezi všemi uzly, i když mohou být dočasně nedostupné pro zápisy, dokud není nový primární uzel nastaven.</w:t>
      </w:r>
    </w:p>
    <w:p w14:paraId="17045123" w14:textId="26C993F0" w:rsidR="002F449C" w:rsidRDefault="00341A25" w:rsidP="000F49FE">
      <w:proofErr w:type="spellStart"/>
      <w:r w:rsidRPr="00341A25">
        <w:t>Partition</w:t>
      </w:r>
      <w:proofErr w:type="spellEnd"/>
      <w:r w:rsidRPr="00341A25">
        <w:t xml:space="preserve"> tolerance</w:t>
      </w:r>
      <w:r w:rsidR="000F49FE">
        <w:t xml:space="preserve">: </w:t>
      </w:r>
      <w:proofErr w:type="spellStart"/>
      <w:r w:rsidR="000F49FE">
        <w:t>MongoDB</w:t>
      </w:r>
      <w:proofErr w:type="spellEnd"/>
      <w:r w:rsidR="000F49FE">
        <w:t xml:space="preserve"> je navrženo tak, aby zvládalo síťové rozdělení a pokračovalo v provozu i v případě selhání jednotlivých částí. Dokáže tolerovat síťové výpadky a stále udržovat své operace.</w:t>
      </w:r>
      <w:r w:rsidR="00123C04">
        <w:t xml:space="preserve"> A</w:t>
      </w:r>
      <w:r w:rsidR="00123C04" w:rsidRPr="00123C04">
        <w:t xml:space="preserve">utomaticky detekuje </w:t>
      </w:r>
      <w:r w:rsidR="00123C04">
        <w:t>rozdělení sítě</w:t>
      </w:r>
      <w:r w:rsidR="00123C04" w:rsidRPr="00123C04">
        <w:t xml:space="preserve"> a používá mechanismus volby nového primárního uzlu, pokud dojde k výpadku aktuálního primárního uzlu. Tento proces </w:t>
      </w:r>
      <w:r w:rsidR="00123C04">
        <w:t>se nazývá</w:t>
      </w:r>
      <w:r w:rsidR="00123C04" w:rsidRPr="00123C04">
        <w:t xml:space="preserve"> </w:t>
      </w:r>
      <w:proofErr w:type="spellStart"/>
      <w:r w:rsidR="00123C04" w:rsidRPr="00123C04">
        <w:t>failover</w:t>
      </w:r>
      <w:proofErr w:type="spellEnd"/>
      <w:r w:rsidR="00123C04" w:rsidRPr="00123C04">
        <w:t>.</w:t>
      </w:r>
    </w:p>
    <w:p w14:paraId="0DC64912" w14:textId="0A1172A5" w:rsidR="002F449C" w:rsidRDefault="002F449C" w:rsidP="002F449C">
      <w:pPr>
        <w:pStyle w:val="Nadpis3"/>
      </w:pPr>
      <w:bookmarkStart w:id="9" w:name="_Toc197790854"/>
      <w:r>
        <w:t>Cluster</w:t>
      </w:r>
      <w:bookmarkEnd w:id="9"/>
    </w:p>
    <w:p w14:paraId="27C6F727" w14:textId="2F95B07F" w:rsidR="002F449C" w:rsidRPr="002F449C" w:rsidRDefault="000A2F52" w:rsidP="002F449C">
      <w:r w:rsidRPr="000A2F52">
        <w:t>Celý cluster je navržen tak, aby umožňoval škálování dle potřeby</w:t>
      </w:r>
      <w:r>
        <w:t>. P</w:t>
      </w:r>
      <w:r w:rsidRPr="000A2F52">
        <w:t xml:space="preserve">řidáním nových </w:t>
      </w:r>
      <w:proofErr w:type="spellStart"/>
      <w:r w:rsidRPr="000A2F52">
        <w:t>shardů</w:t>
      </w:r>
      <w:proofErr w:type="spellEnd"/>
      <w:r w:rsidRPr="000A2F52">
        <w:t xml:space="preserve"> lze rozšiřovat kapacitu </w:t>
      </w:r>
      <w:r>
        <w:t>clusteru</w:t>
      </w:r>
      <w:r w:rsidRPr="000A2F52">
        <w:t xml:space="preserve">. </w:t>
      </w:r>
      <w:proofErr w:type="spellStart"/>
      <w:r w:rsidRPr="000A2F52">
        <w:t>MongoDB</w:t>
      </w:r>
      <w:proofErr w:type="spellEnd"/>
      <w:r w:rsidRPr="000A2F52">
        <w:t xml:space="preserve"> zároveň zajišťuje automatické vyvažování dat mezi </w:t>
      </w:r>
      <w:proofErr w:type="spellStart"/>
      <w:r w:rsidRPr="000A2F52">
        <w:t>shardy</w:t>
      </w:r>
      <w:proofErr w:type="spellEnd"/>
      <w:r w:rsidRPr="000A2F52">
        <w:t xml:space="preserve"> (</w:t>
      </w:r>
      <w:proofErr w:type="spellStart"/>
      <w:r w:rsidRPr="000A2F52">
        <w:t>balancing</w:t>
      </w:r>
      <w:proofErr w:type="spellEnd"/>
      <w:r w:rsidRPr="000A2F52">
        <w:t>), což minimalizuje riziko nerovnoměrného zatížení jednotlivých uzlů.</w:t>
      </w:r>
    </w:p>
    <w:p w14:paraId="66BC4ED6" w14:textId="7C60DC91" w:rsidR="002F449C" w:rsidRDefault="002F449C" w:rsidP="002F449C">
      <w:pPr>
        <w:pStyle w:val="Nadpis3"/>
      </w:pPr>
      <w:bookmarkStart w:id="10" w:name="_Toc197790855"/>
      <w:r>
        <w:t>Uzly</w:t>
      </w:r>
      <w:bookmarkEnd w:id="10"/>
    </w:p>
    <w:p w14:paraId="2B1B16D3" w14:textId="09D797DE" w:rsidR="002F449C" w:rsidRDefault="00C82160" w:rsidP="002F449C">
      <w:proofErr w:type="spellStart"/>
      <w:r>
        <w:t>Shardy</w:t>
      </w:r>
      <w:proofErr w:type="spellEnd"/>
      <w:r>
        <w:t xml:space="preserve"> se skládají ze tří uzlů. Data se replikují z primárního uzlu na dva sekundární. V případě výpadku primárního uzlu je zvolen jeden ze sekundárních jako nový primární.</w:t>
      </w:r>
    </w:p>
    <w:p w14:paraId="316BDFC8" w14:textId="7129FE81" w:rsidR="002F449C" w:rsidRDefault="002F449C" w:rsidP="002F449C">
      <w:pPr>
        <w:pStyle w:val="Nadpis3"/>
      </w:pPr>
      <w:bookmarkStart w:id="11" w:name="_Toc197790856"/>
      <w:proofErr w:type="spellStart"/>
      <w:r>
        <w:t>Sharding</w:t>
      </w:r>
      <w:bookmarkEnd w:id="11"/>
      <w:proofErr w:type="spellEnd"/>
    </w:p>
    <w:p w14:paraId="2EE91761" w14:textId="18FFEF66" w:rsidR="002F449C" w:rsidRDefault="00C82160" w:rsidP="002F449C">
      <w:r>
        <w:t xml:space="preserve">Data jsou rozdělena do tří </w:t>
      </w:r>
      <w:proofErr w:type="spellStart"/>
      <w:r>
        <w:t>shardu</w:t>
      </w:r>
      <w:proofErr w:type="spellEnd"/>
      <w:r>
        <w:t xml:space="preserve"> podle </w:t>
      </w:r>
      <w:r w:rsidR="001A6259">
        <w:t xml:space="preserve">složených </w:t>
      </w:r>
      <w:r>
        <w:t xml:space="preserve">klíčů (Area, </w:t>
      </w:r>
      <w:r w:rsidR="001A6259">
        <w:t xml:space="preserve">časový interval). Díky je možné cluster jednoduše horizontálně škálovat. V rámci semestrálního projektu jsou vzhledem k malému množství dat tři </w:t>
      </w:r>
      <w:proofErr w:type="spellStart"/>
      <w:r w:rsidR="001A6259">
        <w:t>shardy</w:t>
      </w:r>
      <w:proofErr w:type="spellEnd"/>
      <w:r w:rsidR="001A6259">
        <w:t xml:space="preserve"> více než dostačující.</w:t>
      </w:r>
    </w:p>
    <w:p w14:paraId="755A67C3" w14:textId="37225BA5" w:rsidR="002F449C" w:rsidRDefault="002F449C" w:rsidP="002F449C">
      <w:pPr>
        <w:pStyle w:val="Nadpis3"/>
      </w:pPr>
      <w:bookmarkStart w:id="12" w:name="_Toc197790857"/>
      <w:r>
        <w:t>Replikace</w:t>
      </w:r>
      <w:bookmarkEnd w:id="12"/>
    </w:p>
    <w:p w14:paraId="5EFF54C5" w14:textId="2B182BFD" w:rsidR="002F449C" w:rsidRDefault="001A6259" w:rsidP="002F449C">
      <w:r>
        <w:t>V semestrální práci je využito tří replikačních sad. Toto řešení splňuje minimální doporučovanou konfiguraci a z povahy tohoto projektu je dostačující. Data se tedy zapisují pouze na primární uzel a na dva sekundárních se pouze udržuje kopie dat z primárního uzlu.</w:t>
      </w:r>
    </w:p>
    <w:p w14:paraId="16972418" w14:textId="1C15FF0A" w:rsidR="002F449C" w:rsidRDefault="002F449C" w:rsidP="002F449C">
      <w:pPr>
        <w:pStyle w:val="Nadpis3"/>
      </w:pPr>
      <w:bookmarkStart w:id="13" w:name="_Toc197790858"/>
      <w:r>
        <w:t>Perzistence dat</w:t>
      </w:r>
      <w:bookmarkEnd w:id="13"/>
    </w:p>
    <w:p w14:paraId="23F49E33" w14:textId="7F8B9A0A" w:rsidR="002F449C" w:rsidRDefault="0032404C" w:rsidP="002F449C">
      <w:r>
        <w:t>Perzistence</w:t>
      </w:r>
      <w:r w:rsidR="00C30841">
        <w:t xml:space="preserve"> je dosaženo tím že, </w:t>
      </w:r>
      <w:r w:rsidR="00C30841" w:rsidRPr="00C30841">
        <w:t>jsou trvale uchovávána na disku</w:t>
      </w:r>
      <w:r w:rsidR="00C30841">
        <w:t xml:space="preserve"> tedy v sekundární paměti.</w:t>
      </w:r>
      <w:r>
        <w:t xml:space="preserve"> Primární tedy operační paměť je v </w:t>
      </w:r>
      <w:proofErr w:type="spellStart"/>
      <w:r>
        <w:t>mongu</w:t>
      </w:r>
      <w:proofErr w:type="spellEnd"/>
      <w:r>
        <w:t xml:space="preserve"> používána hlavně jako </w:t>
      </w:r>
      <w:proofErr w:type="spellStart"/>
      <w:r>
        <w:t>cache</w:t>
      </w:r>
      <w:proofErr w:type="spellEnd"/>
      <w:r>
        <w:t xml:space="preserve"> </w:t>
      </w:r>
      <w:r w:rsidRPr="0032404C">
        <w:t>pro často přistupovaná data</w:t>
      </w:r>
      <w:r>
        <w:t xml:space="preserve">. Kvůli rychlosti se </w:t>
      </w:r>
      <w:proofErr w:type="spellStart"/>
      <w:r>
        <w:t>mongo</w:t>
      </w:r>
      <w:proofErr w:type="spellEnd"/>
      <w:r>
        <w:t xml:space="preserve"> snaží držet aktivní data v operační paměti. </w:t>
      </w:r>
      <w:r w:rsidRPr="0032404C">
        <w:lastRenderedPageBreak/>
        <w:t>Pokud je paměť nedostatečná, systém automaticky uvolňuje méně používané části z RAM a znovu je načítá z disku, když jsou potřeba.</w:t>
      </w:r>
      <w:r>
        <w:t xml:space="preserve"> </w:t>
      </w:r>
      <w:r w:rsidRPr="0032404C">
        <w:t xml:space="preserve">Vnitřně </w:t>
      </w:r>
      <w:proofErr w:type="spellStart"/>
      <w:r w:rsidRPr="0032404C">
        <w:t>MongoDB</w:t>
      </w:r>
      <w:proofErr w:type="spellEnd"/>
      <w:r w:rsidRPr="0032404C">
        <w:t xml:space="preserve"> ukládá dokumenty ve formátu BSON.</w:t>
      </w:r>
    </w:p>
    <w:p w14:paraId="7A0A3B81" w14:textId="0AE4CD2D" w:rsidR="002F449C" w:rsidRDefault="002F449C" w:rsidP="002F449C">
      <w:pPr>
        <w:pStyle w:val="Nadpis3"/>
      </w:pPr>
      <w:bookmarkStart w:id="14" w:name="_Toc197790859"/>
      <w:r>
        <w:t>Distribuce dat</w:t>
      </w:r>
      <w:bookmarkEnd w:id="14"/>
    </w:p>
    <w:p w14:paraId="5651ED13" w14:textId="77777777" w:rsidR="00E0617E" w:rsidRDefault="00453BE2" w:rsidP="002F449C">
      <w:r>
        <w:t xml:space="preserve">Data jsou rozdělena na tři </w:t>
      </w:r>
      <w:proofErr w:type="spellStart"/>
      <w:r>
        <w:t>shardy</w:t>
      </w:r>
      <w:proofErr w:type="spellEnd"/>
      <w:r>
        <w:t xml:space="preserve">, na každém z nich je replikační set se třemi uzli. </w:t>
      </w:r>
      <w:r w:rsidRPr="00453BE2">
        <w:t xml:space="preserve">Zápis do </w:t>
      </w:r>
      <w:proofErr w:type="spellStart"/>
      <w:r w:rsidRPr="00453BE2">
        <w:t>MongoDB</w:t>
      </w:r>
      <w:proofErr w:type="spellEnd"/>
      <w:r w:rsidRPr="00453BE2">
        <w:t xml:space="preserve"> je směrován na příslušný </w:t>
      </w:r>
      <w:proofErr w:type="spellStart"/>
      <w:r w:rsidRPr="00453BE2">
        <w:t>shard</w:t>
      </w:r>
      <w:proofErr w:type="spellEnd"/>
      <w:r w:rsidRPr="00453BE2">
        <w:t xml:space="preserve"> podle hodnoty </w:t>
      </w:r>
      <w:proofErr w:type="spellStart"/>
      <w:r w:rsidRPr="00453BE2">
        <w:t>shard</w:t>
      </w:r>
      <w:proofErr w:type="spellEnd"/>
      <w:r w:rsidRPr="00453BE2">
        <w:t xml:space="preserve"> </w:t>
      </w:r>
      <w:proofErr w:type="spellStart"/>
      <w:r w:rsidRPr="00453BE2">
        <w:t>key</w:t>
      </w:r>
      <w:proofErr w:type="spellEnd"/>
      <w:r w:rsidRPr="00453BE2">
        <w:t xml:space="preserve">. </w:t>
      </w:r>
      <w:r>
        <w:t xml:space="preserve">Po zápisu proběhne replikace na sekundární uzly </w:t>
      </w:r>
      <w:r w:rsidRPr="00453BE2">
        <w:t xml:space="preserve">v rámci replikační sady. Při výběru </w:t>
      </w:r>
      <w:proofErr w:type="spellStart"/>
      <w:r w:rsidRPr="00453BE2">
        <w:t>shardu</w:t>
      </w:r>
      <w:proofErr w:type="spellEnd"/>
      <w:r w:rsidRPr="00453BE2">
        <w:t xml:space="preserve"> pro zápis </w:t>
      </w:r>
      <w:proofErr w:type="spellStart"/>
      <w:r w:rsidRPr="00453BE2">
        <w:t>MongoDB</w:t>
      </w:r>
      <w:proofErr w:type="spellEnd"/>
      <w:r w:rsidRPr="00453BE2">
        <w:t xml:space="preserve"> provádí </w:t>
      </w:r>
      <w:proofErr w:type="spellStart"/>
      <w:r w:rsidRPr="00453BE2">
        <w:t>hashování</w:t>
      </w:r>
      <w:proofErr w:type="spellEnd"/>
      <w:r w:rsidRPr="00453BE2">
        <w:t xml:space="preserve"> </w:t>
      </w:r>
      <w:proofErr w:type="spellStart"/>
      <w:r w:rsidRPr="00453BE2">
        <w:t>shard</w:t>
      </w:r>
      <w:proofErr w:type="spellEnd"/>
      <w:r w:rsidRPr="00453BE2">
        <w:t xml:space="preserve"> </w:t>
      </w:r>
      <w:proofErr w:type="spellStart"/>
      <w:r w:rsidRPr="00453BE2">
        <w:t>key</w:t>
      </w:r>
      <w:proofErr w:type="spellEnd"/>
      <w:r w:rsidRPr="00453BE2">
        <w:t>.</w:t>
      </w:r>
      <w:r>
        <w:t xml:space="preserve"> </w:t>
      </w:r>
      <w:r w:rsidRPr="00453BE2">
        <w:t>Čtení dat může být směrováno jak na primární, tak na sekundární uzly</w:t>
      </w:r>
      <w:r>
        <w:t xml:space="preserve"> </w:t>
      </w:r>
      <w:proofErr w:type="spellStart"/>
      <w:r>
        <w:t>shardu</w:t>
      </w:r>
      <w:proofErr w:type="spellEnd"/>
      <w:r w:rsidRPr="00453BE2">
        <w:t xml:space="preserve">. Tento přístup zvyšuje škálovatelnost čtení, protože aplikace může číst data z více uzlů současně. Tento proces je řízen nastavením </w:t>
      </w:r>
      <w:proofErr w:type="spellStart"/>
      <w:r w:rsidRPr="00453BE2">
        <w:t>readPreference</w:t>
      </w:r>
      <w:proofErr w:type="spellEnd"/>
      <w:r w:rsidRPr="00453BE2">
        <w:t>, které určuje, zda se má číst pouze z primárního uzlu, nebo i ze sekundárních.</w:t>
      </w:r>
    </w:p>
    <w:p w14:paraId="16FB3D64" w14:textId="77777777" w:rsidR="00E0617E" w:rsidRDefault="00E0617E" w:rsidP="00E0617E">
      <w:r>
        <w:t xml:space="preserve">Nastavení </w:t>
      </w:r>
      <w:proofErr w:type="spellStart"/>
      <w:r w:rsidRPr="00453BE2">
        <w:t>readPreference</w:t>
      </w:r>
      <w:proofErr w:type="spellEnd"/>
      <w:r>
        <w:t>:</w:t>
      </w:r>
    </w:p>
    <w:p w14:paraId="369CA9F9" w14:textId="77777777" w:rsidR="00E0617E" w:rsidRDefault="00E0617E" w:rsidP="00F00FB8">
      <w:pPr>
        <w:pStyle w:val="Zdorjovkd"/>
      </w:pPr>
      <w:proofErr w:type="spellStart"/>
      <w:r w:rsidRPr="00E0617E">
        <w:t>db.getMongo</w:t>
      </w:r>
      <w:proofErr w:type="spellEnd"/>
      <w:r w:rsidRPr="00E0617E">
        <w:t>().</w:t>
      </w:r>
      <w:proofErr w:type="spellStart"/>
      <w:r w:rsidRPr="00E0617E">
        <w:t>setReadPref</w:t>
      </w:r>
      <w:proofErr w:type="spellEnd"/>
      <w:r w:rsidRPr="00E0617E">
        <w:t>('</w:t>
      </w:r>
      <w:proofErr w:type="spellStart"/>
      <w:r w:rsidRPr="00E0617E">
        <w:t>nearest</w:t>
      </w:r>
      <w:proofErr w:type="spellEnd"/>
      <w:r w:rsidRPr="00E0617E">
        <w:t>')</w:t>
      </w:r>
    </w:p>
    <w:p w14:paraId="491A1030" w14:textId="77777777" w:rsidR="00E04DAC" w:rsidRDefault="00E04DAC" w:rsidP="00F00FB8">
      <w:pPr>
        <w:pStyle w:val="Zdorjovkd"/>
      </w:pPr>
    </w:p>
    <w:p w14:paraId="44C6B0D2" w14:textId="240D8B10" w:rsidR="00E0617E" w:rsidRDefault="00E0617E" w:rsidP="00E0617E">
      <w:r>
        <w:t xml:space="preserve">Nastavení </w:t>
      </w:r>
      <w:proofErr w:type="spellStart"/>
      <w:r>
        <w:t>shardování</w:t>
      </w:r>
      <w:proofErr w:type="spellEnd"/>
      <w:r>
        <w:t>:</w:t>
      </w:r>
    </w:p>
    <w:p w14:paraId="31156C73" w14:textId="0C877CAD" w:rsidR="00E0617E" w:rsidRDefault="00E0617E" w:rsidP="00F00FB8">
      <w:pPr>
        <w:pStyle w:val="Zdorjovkd"/>
      </w:pPr>
      <w:proofErr w:type="spellStart"/>
      <w:r>
        <w:t>sh.enableSharding</w:t>
      </w:r>
      <w:proofErr w:type="spellEnd"/>
      <w:r>
        <w:t>('</w:t>
      </w:r>
      <w:proofErr w:type="spellStart"/>
      <w:r>
        <w:t>Transparency</w:t>
      </w:r>
      <w:proofErr w:type="spellEnd"/>
      <w:r>
        <w:t>');</w:t>
      </w:r>
    </w:p>
    <w:p w14:paraId="66C185FC" w14:textId="77777777" w:rsidR="00E04DAC" w:rsidRDefault="00E04DAC" w:rsidP="00F00FB8">
      <w:pPr>
        <w:pStyle w:val="Zdorjovkd"/>
      </w:pPr>
    </w:p>
    <w:p w14:paraId="7BDEA569" w14:textId="18C96A36" w:rsidR="00E0617E" w:rsidRDefault="00E0617E" w:rsidP="00E0617E">
      <w:r>
        <w:t xml:space="preserve">Nastavení jednoho ze </w:t>
      </w:r>
      <w:proofErr w:type="spellStart"/>
      <w:r>
        <w:t>shard</w:t>
      </w:r>
      <w:proofErr w:type="spellEnd"/>
      <w:r>
        <w:t xml:space="preserve"> </w:t>
      </w:r>
      <w:proofErr w:type="spellStart"/>
      <w:r>
        <w:t>keys</w:t>
      </w:r>
      <w:proofErr w:type="spellEnd"/>
      <w:r>
        <w:t>:</w:t>
      </w:r>
    </w:p>
    <w:p w14:paraId="474F2EAD" w14:textId="77777777" w:rsidR="00954252" w:rsidRDefault="00E0617E" w:rsidP="00F00FB8">
      <w:pPr>
        <w:pStyle w:val="Zdorjovkd"/>
      </w:pPr>
      <w:proofErr w:type="spellStart"/>
      <w:r>
        <w:t>db.adminCommand</w:t>
      </w:r>
      <w:proofErr w:type="spellEnd"/>
      <w:r>
        <w:t xml:space="preserve">({ </w:t>
      </w:r>
      <w:proofErr w:type="spellStart"/>
      <w:r>
        <w:t>shardCollection</w:t>
      </w:r>
      <w:proofErr w:type="spellEnd"/>
      <w:r>
        <w:t>: '</w:t>
      </w:r>
      <w:proofErr w:type="spellStart"/>
      <w:r>
        <w:t>Transparency.Load</w:t>
      </w:r>
      <w:proofErr w:type="spellEnd"/>
      <w:r>
        <w:t xml:space="preserve">', </w:t>
      </w:r>
      <w:proofErr w:type="spellStart"/>
      <w:r>
        <w:t>key</w:t>
      </w:r>
      <w:proofErr w:type="spellEnd"/>
      <w:r>
        <w:t>: {</w:t>
      </w:r>
      <w:r w:rsidR="00E04DAC">
        <w:t xml:space="preserve"> </w:t>
      </w:r>
      <w:r>
        <w:t xml:space="preserve">'MTU (CET/CEST)': </w:t>
      </w:r>
      <w:r w:rsidR="00E04DAC" w:rsidRPr="00E04DAC">
        <w:t>'</w:t>
      </w:r>
      <w:proofErr w:type="spellStart"/>
      <w:r w:rsidR="00E04DAC" w:rsidRPr="00E04DAC">
        <w:t>hashed</w:t>
      </w:r>
      <w:proofErr w:type="spellEnd"/>
      <w:r w:rsidR="00E04DAC" w:rsidRPr="00E04DAC">
        <w:t>'</w:t>
      </w:r>
      <w:r>
        <w:t xml:space="preserve"> } });</w:t>
      </w:r>
    </w:p>
    <w:p w14:paraId="68CA1C10" w14:textId="77777777" w:rsidR="00954252" w:rsidRDefault="00954252" w:rsidP="00954252">
      <w:r>
        <w:br/>
      </w:r>
      <w:r>
        <w:br/>
      </w:r>
      <w:r w:rsidRPr="00954252">
        <w:t>Rozdělení na uzlech:</w:t>
      </w:r>
    </w:p>
    <w:p w14:paraId="2384F108" w14:textId="5A0CEC14" w:rsidR="00954252" w:rsidRDefault="00954252" w:rsidP="00954252">
      <w:r>
        <w:t>rs-shard-1</w:t>
      </w:r>
      <w:r>
        <w:t xml:space="preserve"> - </w:t>
      </w:r>
      <w:r w:rsidRPr="00954252">
        <w:t>67</w:t>
      </w:r>
      <w:r>
        <w:t> </w:t>
      </w:r>
      <w:r w:rsidRPr="00954252">
        <w:t>932</w:t>
      </w:r>
    </w:p>
    <w:p w14:paraId="1FDF05B4" w14:textId="5FA4FD15" w:rsidR="00954252" w:rsidRDefault="00954252" w:rsidP="00954252">
      <w:r>
        <w:t>rs-shard-2</w:t>
      </w:r>
      <w:r>
        <w:t xml:space="preserve"> - </w:t>
      </w:r>
      <w:r w:rsidRPr="00954252">
        <w:t>65</w:t>
      </w:r>
      <w:r>
        <w:t> </w:t>
      </w:r>
      <w:r w:rsidRPr="00954252">
        <w:t>826</w:t>
      </w:r>
    </w:p>
    <w:p w14:paraId="6B037C5E" w14:textId="643E146B" w:rsidR="00E0617E" w:rsidRDefault="00954252" w:rsidP="00954252">
      <w:r>
        <w:t xml:space="preserve">rs-shard-3 - </w:t>
      </w:r>
      <w:r w:rsidRPr="00954252">
        <w:t>67</w:t>
      </w:r>
      <w:r>
        <w:t> </w:t>
      </w:r>
      <w:r w:rsidRPr="00954252">
        <w:t>712</w:t>
      </w:r>
    </w:p>
    <w:p w14:paraId="1047E13C" w14:textId="77777777" w:rsidR="00954252" w:rsidRDefault="00954252" w:rsidP="00954252"/>
    <w:p w14:paraId="72574985" w14:textId="2C356BBB" w:rsidR="002F449C" w:rsidRDefault="002F449C" w:rsidP="002F449C">
      <w:pPr>
        <w:pStyle w:val="Nadpis3"/>
      </w:pPr>
      <w:bookmarkStart w:id="15" w:name="_Toc197790860"/>
      <w:r>
        <w:t>Zabezpečení</w:t>
      </w:r>
      <w:bookmarkEnd w:id="15"/>
    </w:p>
    <w:p w14:paraId="0486A11B" w14:textId="61EE3289" w:rsidR="002C2534" w:rsidRDefault="002C2534" w:rsidP="002F449C">
      <w:r>
        <w:t>Zabezpečení</w:t>
      </w:r>
      <w:r w:rsidR="003F4D08">
        <w:t xml:space="preserve"> databáze je zajištěno</w:t>
      </w:r>
      <w:r>
        <w:t xml:space="preserve"> vytvořením uživatele s přihlašovacími údaji:</w:t>
      </w:r>
    </w:p>
    <w:p w14:paraId="7422D93B" w14:textId="1BBDA9AF" w:rsidR="002F449C" w:rsidRDefault="002C2534" w:rsidP="00F00FB8">
      <w:pPr>
        <w:pStyle w:val="Zdorjovkd"/>
      </w:pPr>
      <w:proofErr w:type="spellStart"/>
      <w:r w:rsidRPr="002C2534">
        <w:t>db.createUser</w:t>
      </w:r>
      <w:proofErr w:type="spellEnd"/>
      <w:r w:rsidRPr="002C2534">
        <w:t xml:space="preserve">({user: "user", </w:t>
      </w:r>
      <w:proofErr w:type="spellStart"/>
      <w:r w:rsidRPr="002C2534">
        <w:t>pwd</w:t>
      </w:r>
      <w:proofErr w:type="spellEnd"/>
      <w:r w:rsidRPr="002C2534">
        <w:t xml:space="preserve">: "user", </w:t>
      </w:r>
      <w:proofErr w:type="spellStart"/>
      <w:r w:rsidRPr="002C2534">
        <w:t>roles</w:t>
      </w:r>
      <w:proofErr w:type="spellEnd"/>
      <w:r w:rsidRPr="002C2534">
        <w:t>:[{role: "</w:t>
      </w:r>
      <w:proofErr w:type="spellStart"/>
      <w:r w:rsidRPr="002C2534">
        <w:t>root</w:t>
      </w:r>
      <w:proofErr w:type="spellEnd"/>
      <w:r w:rsidRPr="002C2534">
        <w:t xml:space="preserve">", </w:t>
      </w:r>
      <w:proofErr w:type="spellStart"/>
      <w:r w:rsidRPr="002C2534">
        <w:t>db</w:t>
      </w:r>
      <w:proofErr w:type="spellEnd"/>
      <w:r w:rsidRPr="002C2534">
        <w:t>: "admin"}]});</w:t>
      </w:r>
    </w:p>
    <w:p w14:paraId="7C98D7CA" w14:textId="37BA6A46" w:rsidR="002C2534" w:rsidRDefault="002C2534" w:rsidP="002F449C">
      <w:r>
        <w:t>Díky tomu je přístup k databázi povolen pouze vytvořeným uživatelům.</w:t>
      </w:r>
    </w:p>
    <w:p w14:paraId="58B179F0" w14:textId="062DFF60" w:rsidR="002C2534" w:rsidRDefault="002C2534" w:rsidP="002F449C">
      <w:r>
        <w:t xml:space="preserve">K zabezpečení komunikace v rámci clusteru </w:t>
      </w:r>
      <w:proofErr w:type="spellStart"/>
      <w:r>
        <w:t>MongoDB</w:t>
      </w:r>
      <w:proofErr w:type="spellEnd"/>
      <w:r>
        <w:t xml:space="preserve"> používá </w:t>
      </w:r>
      <w:proofErr w:type="spellStart"/>
      <w:r>
        <w:t>keyfile</w:t>
      </w:r>
      <w:proofErr w:type="spellEnd"/>
      <w:r>
        <w:t xml:space="preserve">. Využití </w:t>
      </w:r>
      <w:proofErr w:type="spellStart"/>
      <w:r>
        <w:t>keyfile</w:t>
      </w:r>
      <w:proofErr w:type="spellEnd"/>
      <w:r>
        <w:t xml:space="preserve"> není nutné, ale je doporučované.</w:t>
      </w:r>
    </w:p>
    <w:p w14:paraId="23D1CDBB" w14:textId="77777777" w:rsidR="002F449C" w:rsidRDefault="002F449C" w:rsidP="002F449C"/>
    <w:p w14:paraId="7CD81EA6" w14:textId="77777777" w:rsidR="002F449C" w:rsidRDefault="002F449C" w:rsidP="002F449C"/>
    <w:p w14:paraId="0ED56582" w14:textId="77777777" w:rsidR="002F449C" w:rsidRDefault="002F449C" w:rsidP="002F449C"/>
    <w:p w14:paraId="4ABB17B0" w14:textId="77777777" w:rsidR="002F449C" w:rsidRDefault="002F449C" w:rsidP="002F449C"/>
    <w:p w14:paraId="56C101F2" w14:textId="4808A82F" w:rsidR="002F449C" w:rsidRDefault="002F449C">
      <w:r>
        <w:br w:type="page"/>
      </w:r>
    </w:p>
    <w:p w14:paraId="557C6E64" w14:textId="32F33B4C" w:rsidR="002F449C" w:rsidRDefault="002F449C" w:rsidP="002F449C">
      <w:pPr>
        <w:pStyle w:val="Nadpis1"/>
      </w:pPr>
      <w:bookmarkStart w:id="16" w:name="_Toc197790861"/>
      <w:r>
        <w:lastRenderedPageBreak/>
        <w:t>Funkční řešení</w:t>
      </w:r>
      <w:bookmarkEnd w:id="16"/>
    </w:p>
    <w:p w14:paraId="21A3C9FF" w14:textId="77777777" w:rsidR="002F449C" w:rsidRDefault="002F449C" w:rsidP="002F449C">
      <w:proofErr w:type="spellStart"/>
      <w:r>
        <w:t>Xxxxxx</w:t>
      </w:r>
      <w:proofErr w:type="spellEnd"/>
    </w:p>
    <w:p w14:paraId="2389030C" w14:textId="563FA47F" w:rsidR="002F449C" w:rsidRDefault="002F449C" w:rsidP="002F449C">
      <w:pPr>
        <w:pStyle w:val="Nadpis2"/>
      </w:pPr>
      <w:bookmarkStart w:id="17" w:name="_Toc197790862"/>
      <w:r>
        <w:t>Struktura</w:t>
      </w:r>
      <w:bookmarkEnd w:id="17"/>
    </w:p>
    <w:p w14:paraId="518821C2" w14:textId="77777777" w:rsidR="00B93305" w:rsidRPr="00B93305" w:rsidRDefault="00B93305" w:rsidP="00B93305">
      <w:pPr>
        <w:pStyle w:val="Zdorjovkd"/>
      </w:pPr>
      <w:r w:rsidRPr="00B93305">
        <w:t>.</w:t>
      </w:r>
    </w:p>
    <w:p w14:paraId="6E83ED95" w14:textId="77777777" w:rsidR="00B93305" w:rsidRPr="00B93305" w:rsidRDefault="00B93305" w:rsidP="00B93305">
      <w:pPr>
        <w:pStyle w:val="Zdorjovkd"/>
      </w:pPr>
      <w:r w:rsidRPr="00B93305">
        <w:t>├── README.md</w:t>
      </w:r>
    </w:p>
    <w:p w14:paraId="563E72BA" w14:textId="77777777" w:rsidR="00B93305" w:rsidRPr="00B93305" w:rsidRDefault="00B93305" w:rsidP="00B93305">
      <w:pPr>
        <w:pStyle w:val="Zdorjovkd"/>
      </w:pPr>
      <w:r w:rsidRPr="00B93305">
        <w:t xml:space="preserve">├── </w:t>
      </w:r>
      <w:proofErr w:type="spellStart"/>
      <w:r w:rsidRPr="00B93305">
        <w:t>docker-compose.yml</w:t>
      </w:r>
      <w:proofErr w:type="spellEnd"/>
    </w:p>
    <w:p w14:paraId="34C41E51" w14:textId="77777777" w:rsidR="00B93305" w:rsidRPr="00B93305" w:rsidRDefault="00B93305" w:rsidP="00B93305">
      <w:pPr>
        <w:pStyle w:val="Zdorjovkd"/>
      </w:pPr>
      <w:r w:rsidRPr="00B93305">
        <w:t>├── import</w:t>
      </w:r>
    </w:p>
    <w:p w14:paraId="62CBCD9C" w14:textId="77777777" w:rsidR="00B93305" w:rsidRPr="00B93305" w:rsidRDefault="00B93305" w:rsidP="00B93305">
      <w:pPr>
        <w:pStyle w:val="Zdorjovkd"/>
      </w:pPr>
      <w:r w:rsidRPr="00B93305">
        <w:t xml:space="preserve">│   ├── </w:t>
      </w:r>
      <w:proofErr w:type="spellStart"/>
      <w:r w:rsidRPr="00B93305">
        <w:t>Transparency.Load.json</w:t>
      </w:r>
      <w:proofErr w:type="spellEnd"/>
    </w:p>
    <w:p w14:paraId="3F9BBEC0" w14:textId="77777777" w:rsidR="00B93305" w:rsidRPr="00B93305" w:rsidRDefault="00B93305" w:rsidP="00B93305">
      <w:pPr>
        <w:pStyle w:val="Zdorjovkd"/>
      </w:pPr>
      <w:r w:rsidRPr="00B93305">
        <w:t xml:space="preserve">│   ├── </w:t>
      </w:r>
      <w:proofErr w:type="spellStart"/>
      <w:r w:rsidRPr="00B93305">
        <w:t>Transparency.Prices.json</w:t>
      </w:r>
      <w:proofErr w:type="spellEnd"/>
    </w:p>
    <w:p w14:paraId="54F1A6DD" w14:textId="77777777" w:rsidR="00B93305" w:rsidRPr="00B93305" w:rsidRDefault="00B93305" w:rsidP="00B93305">
      <w:pPr>
        <w:pStyle w:val="Zdorjovkd"/>
      </w:pPr>
      <w:r w:rsidRPr="00B93305">
        <w:t xml:space="preserve">│   └── </w:t>
      </w:r>
      <w:proofErr w:type="spellStart"/>
      <w:r w:rsidRPr="00B93305">
        <w:t>Transparency.Production.json</w:t>
      </w:r>
      <w:proofErr w:type="spellEnd"/>
    </w:p>
    <w:p w14:paraId="0FC9C300" w14:textId="7B8B8A9A" w:rsidR="00B93305" w:rsidRPr="00B93305" w:rsidRDefault="00B93305" w:rsidP="00130441">
      <w:pPr>
        <w:pStyle w:val="Zdorjovkd"/>
      </w:pPr>
      <w:r w:rsidRPr="00B93305">
        <w:t xml:space="preserve">├── </w:t>
      </w:r>
      <w:proofErr w:type="spellStart"/>
      <w:r w:rsidRPr="00B93305">
        <w:t>keyfile</w:t>
      </w:r>
      <w:proofErr w:type="spellEnd"/>
    </w:p>
    <w:p w14:paraId="4A4A8D3F" w14:textId="77777777" w:rsidR="00B93305" w:rsidRPr="00B93305" w:rsidRDefault="00B93305" w:rsidP="00B93305">
      <w:pPr>
        <w:pStyle w:val="Zdorjovkd"/>
      </w:pPr>
      <w:r w:rsidRPr="00B93305">
        <w:t>├── python</w:t>
      </w:r>
    </w:p>
    <w:p w14:paraId="29199735" w14:textId="77777777" w:rsidR="00B93305" w:rsidRPr="00B93305" w:rsidRDefault="00B93305" w:rsidP="00B93305">
      <w:pPr>
        <w:pStyle w:val="Zdorjovkd"/>
      </w:pPr>
      <w:r w:rsidRPr="00B93305">
        <w:t>│   ├── analyze.py</w:t>
      </w:r>
    </w:p>
    <w:p w14:paraId="55CAA69E" w14:textId="77777777" w:rsidR="00B93305" w:rsidRPr="00B93305" w:rsidRDefault="00B93305" w:rsidP="00B93305">
      <w:pPr>
        <w:pStyle w:val="Zdorjovkd"/>
      </w:pPr>
      <w:r w:rsidRPr="00B93305">
        <w:t>│   └── import.py</w:t>
      </w:r>
    </w:p>
    <w:p w14:paraId="5A66D77C" w14:textId="77777777" w:rsidR="00B93305" w:rsidRPr="00B93305" w:rsidRDefault="00B93305" w:rsidP="00B93305">
      <w:pPr>
        <w:pStyle w:val="Zdorjovkd"/>
      </w:pPr>
      <w:r w:rsidRPr="00B93305">
        <w:t xml:space="preserve">└── </w:t>
      </w:r>
      <w:proofErr w:type="spellStart"/>
      <w:r w:rsidRPr="00B93305">
        <w:t>scripts</w:t>
      </w:r>
      <w:proofErr w:type="spellEnd"/>
    </w:p>
    <w:p w14:paraId="366592F4" w14:textId="77777777" w:rsidR="00B93305" w:rsidRPr="00B93305" w:rsidRDefault="00B93305" w:rsidP="00B93305">
      <w:pPr>
        <w:pStyle w:val="Zdorjovkd"/>
      </w:pPr>
      <w:r w:rsidRPr="00B93305">
        <w:t xml:space="preserve">    ├── auth.js</w:t>
      </w:r>
    </w:p>
    <w:p w14:paraId="71C36B7C" w14:textId="77777777" w:rsidR="00B93305" w:rsidRPr="00B93305" w:rsidRDefault="00B93305" w:rsidP="00B93305">
      <w:pPr>
        <w:pStyle w:val="Zdorjovkd"/>
      </w:pPr>
      <w:r w:rsidRPr="00B93305">
        <w:t xml:space="preserve">    ├── delete.sh</w:t>
      </w:r>
    </w:p>
    <w:p w14:paraId="70FF73DF" w14:textId="77777777" w:rsidR="00B93305" w:rsidRPr="00B93305" w:rsidRDefault="00B93305" w:rsidP="00B93305">
      <w:pPr>
        <w:pStyle w:val="Zdorjovkd"/>
      </w:pPr>
      <w:r w:rsidRPr="00B93305">
        <w:t xml:space="preserve">    ├── init-configserver.js</w:t>
      </w:r>
    </w:p>
    <w:p w14:paraId="130D2DB9" w14:textId="77777777" w:rsidR="00B93305" w:rsidRPr="00B93305" w:rsidRDefault="00B93305" w:rsidP="00B93305">
      <w:pPr>
        <w:pStyle w:val="Zdorjovkd"/>
      </w:pPr>
      <w:r w:rsidRPr="00B93305">
        <w:t xml:space="preserve">    ├── init-router.js</w:t>
      </w:r>
    </w:p>
    <w:p w14:paraId="7B9FC17C" w14:textId="77777777" w:rsidR="00B93305" w:rsidRPr="00B93305" w:rsidRDefault="00B93305" w:rsidP="00B93305">
      <w:pPr>
        <w:pStyle w:val="Zdorjovkd"/>
      </w:pPr>
      <w:r w:rsidRPr="00B93305">
        <w:t xml:space="preserve">    ├── init-shard1.js</w:t>
      </w:r>
    </w:p>
    <w:p w14:paraId="3ACEA37D" w14:textId="77777777" w:rsidR="00B93305" w:rsidRPr="00B93305" w:rsidRDefault="00B93305" w:rsidP="00B93305">
      <w:pPr>
        <w:pStyle w:val="Zdorjovkd"/>
      </w:pPr>
      <w:r w:rsidRPr="00B93305">
        <w:t xml:space="preserve">    ├── init-shard2.js</w:t>
      </w:r>
    </w:p>
    <w:p w14:paraId="2462CC8D" w14:textId="77777777" w:rsidR="00B93305" w:rsidRPr="00B93305" w:rsidRDefault="00B93305" w:rsidP="00B93305">
      <w:pPr>
        <w:pStyle w:val="Zdorjovkd"/>
      </w:pPr>
      <w:r w:rsidRPr="00B93305">
        <w:t xml:space="preserve">    ├── init-shard3.js</w:t>
      </w:r>
    </w:p>
    <w:p w14:paraId="7D4E0467" w14:textId="77777777" w:rsidR="00B93305" w:rsidRPr="00B93305" w:rsidRDefault="00B93305" w:rsidP="00B93305">
      <w:pPr>
        <w:pStyle w:val="Zdorjovkd"/>
      </w:pPr>
      <w:r w:rsidRPr="00B93305">
        <w:t xml:space="preserve">    ├── init.sh</w:t>
      </w:r>
    </w:p>
    <w:p w14:paraId="5A469ACE" w14:textId="350BD2B0" w:rsidR="002F449C" w:rsidRDefault="00B93305" w:rsidP="00B93305">
      <w:pPr>
        <w:pStyle w:val="Zdorjovkd"/>
      </w:pPr>
      <w:r w:rsidRPr="00B93305">
        <w:t xml:space="preserve">    └── test-data.js</w:t>
      </w:r>
    </w:p>
    <w:p w14:paraId="17A96FE0" w14:textId="05547D17" w:rsidR="00B93305" w:rsidRDefault="00B93305" w:rsidP="00B93305">
      <w:r>
        <w:t>Projekt se skládá z </w:t>
      </w:r>
      <w:proofErr w:type="spellStart"/>
      <w:r>
        <w:t>docker-compose.yml</w:t>
      </w:r>
      <w:proofErr w:type="spellEnd"/>
      <w:r>
        <w:t>, složky s daty k importu, složky s </w:t>
      </w:r>
      <w:proofErr w:type="spellStart"/>
      <w:r>
        <w:t>keyfilem</w:t>
      </w:r>
      <w:proofErr w:type="spellEnd"/>
      <w:r>
        <w:t>, složky s python scripty k </w:t>
      </w:r>
      <w:r w:rsidR="00130441">
        <w:t>analýze</w:t>
      </w:r>
      <w:r>
        <w:t xml:space="preserve"> a importu dat a složky se skripty pro instalaci clusteru. Instalace databáze je provedena spuštěním scriptu init.sh. Před spouštěním </w:t>
      </w:r>
      <w:proofErr w:type="spellStart"/>
      <w:r>
        <w:t>docker</w:t>
      </w:r>
      <w:r>
        <w:noBreakHyphen/>
        <w:t>compose</w:t>
      </w:r>
      <w:proofErr w:type="spellEnd"/>
      <w:r>
        <w:t xml:space="preserve"> </w:t>
      </w:r>
      <w:proofErr w:type="spellStart"/>
      <w:r>
        <w:t>init</w:t>
      </w:r>
      <w:proofErr w:type="spellEnd"/>
      <w:r w:rsidR="00130441">
        <w:t xml:space="preserve"> </w:t>
      </w:r>
      <w:r>
        <w:t xml:space="preserve">script vytvoří </w:t>
      </w:r>
      <w:proofErr w:type="spellStart"/>
      <w:r>
        <w:t>keyfile</w:t>
      </w:r>
      <w:proofErr w:type="spellEnd"/>
      <w:r w:rsidR="00130441">
        <w:t>,</w:t>
      </w:r>
      <w:r>
        <w:t xml:space="preserve"> který se uloží do </w:t>
      </w:r>
      <w:r w:rsidR="00130441">
        <w:t xml:space="preserve">složky </w:t>
      </w:r>
      <w:proofErr w:type="spellStart"/>
      <w:r w:rsidR="00130441">
        <w:t>keyfile</w:t>
      </w:r>
      <w:proofErr w:type="spellEnd"/>
      <w:r w:rsidR="00130441">
        <w:t xml:space="preserve">. Následně </w:t>
      </w:r>
      <w:proofErr w:type="spellStart"/>
      <w:r w:rsidR="00130441">
        <w:t>init</w:t>
      </w:r>
      <w:proofErr w:type="spellEnd"/>
      <w:r w:rsidR="00130441">
        <w:t xml:space="preserve"> script provolá </w:t>
      </w:r>
      <w:proofErr w:type="spellStart"/>
      <w:r w:rsidR="00130441">
        <w:t>docker-compose</w:t>
      </w:r>
      <w:proofErr w:type="spellEnd"/>
      <w:r w:rsidR="00130441">
        <w:t xml:space="preserve"> a po dokončení i ostatní příkazy nutné k nastavení databáze.</w:t>
      </w:r>
      <w:r w:rsidR="00130441">
        <w:br/>
        <w:t>Samotná data se nahrávají pomocí python scriptu import.py a jejich analýza je provedena v analyze.py.</w:t>
      </w:r>
    </w:p>
    <w:p w14:paraId="4D8DC974" w14:textId="44BFA9FD" w:rsidR="00F00FB8" w:rsidRDefault="00F00FB8" w:rsidP="00F00FB8">
      <w:pPr>
        <w:pStyle w:val="Nadpis3"/>
      </w:pPr>
      <w:proofErr w:type="spellStart"/>
      <w:r w:rsidRPr="00F00FB8">
        <w:t>docker-compose.yml</w:t>
      </w:r>
      <w:proofErr w:type="spellEnd"/>
    </w:p>
    <w:p w14:paraId="4DEF3DEF" w14:textId="77777777" w:rsidR="00F00FB8" w:rsidRDefault="00F00FB8" w:rsidP="00F00FB8">
      <w:pPr>
        <w:pStyle w:val="Zdorjovkd"/>
      </w:pPr>
      <w:r>
        <w:t xml:space="preserve">  ## Router</w:t>
      </w:r>
    </w:p>
    <w:p w14:paraId="6E27D53C" w14:textId="77777777" w:rsidR="00F00FB8" w:rsidRDefault="00F00FB8" w:rsidP="00F00FB8">
      <w:pPr>
        <w:pStyle w:val="Zdorjovkd"/>
      </w:pPr>
      <w:r>
        <w:t xml:space="preserve">  router1:</w:t>
      </w:r>
    </w:p>
    <w:p w14:paraId="092C4FB8" w14:textId="77777777" w:rsidR="00F00FB8" w:rsidRDefault="00F00FB8" w:rsidP="00F00FB8">
      <w:pPr>
        <w:pStyle w:val="Zdorjovkd"/>
      </w:pPr>
      <w:r>
        <w:t xml:space="preserve">    image: mongo:8.0.9</w:t>
      </w:r>
    </w:p>
    <w:p w14:paraId="03FAEF22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router-1</w:t>
      </w:r>
    </w:p>
    <w:p w14:paraId="4CB4A20C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s</w:t>
      </w:r>
      <w:proofErr w:type="spellEnd"/>
      <w:r>
        <w:t xml:space="preserve"> --port 27017 --</w:t>
      </w:r>
      <w:proofErr w:type="spellStart"/>
      <w:r>
        <w:t>configdb</w:t>
      </w:r>
      <w:proofErr w:type="spellEnd"/>
      <w:r>
        <w:t xml:space="preserve"> rs-config-server/configsvr1:27017,configsvr2:27017,configsvr3:27017 --</w:t>
      </w:r>
      <w:proofErr w:type="spellStart"/>
      <w:r>
        <w:t>bind_ip_all</w:t>
      </w:r>
      <w:proofErr w:type="spellEnd"/>
      <w:r>
        <w:t xml:space="preserve">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</w:p>
    <w:p w14:paraId="48B99720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12E78EA1" w14:textId="77777777" w:rsidR="00F00FB8" w:rsidRDefault="00F00FB8" w:rsidP="00F00FB8">
      <w:pPr>
        <w:pStyle w:val="Zdorjovkd"/>
      </w:pPr>
      <w:r>
        <w:t xml:space="preserve">      - 27117:27017</w:t>
      </w:r>
    </w:p>
    <w:p w14:paraId="58576E75" w14:textId="77777777" w:rsidR="00F00FB8" w:rsidRDefault="00F00FB8" w:rsidP="00F00FB8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2D3572A5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volumes</w:t>
      </w:r>
      <w:proofErr w:type="spellEnd"/>
      <w:r>
        <w:t>:</w:t>
      </w:r>
    </w:p>
    <w:p w14:paraId="767BEC3F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0B231198" w14:textId="77777777" w:rsidR="00F00FB8" w:rsidRDefault="00F00FB8" w:rsidP="00F00FB8">
      <w:pPr>
        <w:pStyle w:val="Zdorjovkd"/>
      </w:pPr>
      <w:r>
        <w:t xml:space="preserve">      - ./data/mongodb_cluster_router1_db:/data/</w:t>
      </w:r>
      <w:proofErr w:type="spellStart"/>
      <w:r>
        <w:t>db</w:t>
      </w:r>
      <w:proofErr w:type="spellEnd"/>
    </w:p>
    <w:p w14:paraId="5B66AC7D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:ro</w:t>
      </w:r>
      <w:proofErr w:type="spellEnd"/>
    </w:p>
    <w:p w14:paraId="0CF42110" w14:textId="77777777" w:rsidR="00F00FB8" w:rsidRDefault="00F00FB8" w:rsidP="00F00FB8">
      <w:pPr>
        <w:pStyle w:val="Zdorjovkd"/>
      </w:pPr>
      <w:r>
        <w:t xml:space="preserve">      - ./data/mongodb_cluster_router1_config:/data/</w:t>
      </w:r>
      <w:proofErr w:type="spellStart"/>
      <w:r>
        <w:t>configdb</w:t>
      </w:r>
      <w:proofErr w:type="spellEnd"/>
    </w:p>
    <w:p w14:paraId="0CA51AA3" w14:textId="77777777" w:rsidR="00F00FB8" w:rsidRDefault="00F00FB8" w:rsidP="00F00FB8">
      <w:pPr>
        <w:pStyle w:val="Zdorjovkd"/>
      </w:pPr>
      <w:r>
        <w:t xml:space="preserve">  router2:</w:t>
      </w:r>
    </w:p>
    <w:p w14:paraId="34FB9F0E" w14:textId="77777777" w:rsidR="00F00FB8" w:rsidRDefault="00F00FB8" w:rsidP="00F00FB8">
      <w:pPr>
        <w:pStyle w:val="Zdorjovkd"/>
      </w:pPr>
      <w:r>
        <w:t xml:space="preserve">    image: mongo:8.0.9</w:t>
      </w:r>
    </w:p>
    <w:p w14:paraId="3411ACA3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router-2</w:t>
      </w:r>
    </w:p>
    <w:p w14:paraId="2518A6CF" w14:textId="77777777" w:rsidR="00F00FB8" w:rsidRDefault="00F00FB8" w:rsidP="00F00FB8">
      <w:pPr>
        <w:pStyle w:val="Zdorjovkd"/>
      </w:pPr>
      <w:r>
        <w:lastRenderedPageBreak/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s</w:t>
      </w:r>
      <w:proofErr w:type="spellEnd"/>
      <w:r>
        <w:t xml:space="preserve"> --port 27017 --</w:t>
      </w:r>
      <w:proofErr w:type="spellStart"/>
      <w:r>
        <w:t>configdb</w:t>
      </w:r>
      <w:proofErr w:type="spellEnd"/>
      <w:r>
        <w:t xml:space="preserve"> rs-config-server/configsvr1:27017,configsvr2:27017,configsvr3:27017 --</w:t>
      </w:r>
      <w:proofErr w:type="spellStart"/>
      <w:r>
        <w:t>bind_ip_all</w:t>
      </w:r>
      <w:proofErr w:type="spellEnd"/>
      <w:r>
        <w:t xml:space="preserve">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</w:p>
    <w:p w14:paraId="3DC41284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volumes</w:t>
      </w:r>
      <w:proofErr w:type="spellEnd"/>
      <w:r>
        <w:t>:</w:t>
      </w:r>
    </w:p>
    <w:p w14:paraId="26071817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7933DE6D" w14:textId="77777777" w:rsidR="00F00FB8" w:rsidRDefault="00F00FB8" w:rsidP="00F00FB8">
      <w:pPr>
        <w:pStyle w:val="Zdorjovkd"/>
      </w:pPr>
      <w:r>
        <w:t xml:space="preserve">      - ./data/mongodb_cluster_router2_db:/data/</w:t>
      </w:r>
      <w:proofErr w:type="spellStart"/>
      <w:r>
        <w:t>db</w:t>
      </w:r>
      <w:proofErr w:type="spellEnd"/>
    </w:p>
    <w:p w14:paraId="55E90504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:ro</w:t>
      </w:r>
      <w:proofErr w:type="spellEnd"/>
    </w:p>
    <w:p w14:paraId="67724963" w14:textId="77777777" w:rsidR="00F00FB8" w:rsidRDefault="00F00FB8" w:rsidP="00F00FB8">
      <w:pPr>
        <w:pStyle w:val="Zdorjovkd"/>
      </w:pPr>
      <w:r>
        <w:t xml:space="preserve">      - ./data/mongodb_cluster_router2_config:/data/</w:t>
      </w:r>
      <w:proofErr w:type="spellStart"/>
      <w:r>
        <w:t>configdb</w:t>
      </w:r>
      <w:proofErr w:type="spellEnd"/>
    </w:p>
    <w:p w14:paraId="26763A20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20A0AB54" w14:textId="77777777" w:rsidR="00F00FB8" w:rsidRDefault="00F00FB8" w:rsidP="00F00FB8">
      <w:pPr>
        <w:pStyle w:val="Zdorjovkd"/>
      </w:pPr>
      <w:r>
        <w:t xml:space="preserve">      - 27118:27017</w:t>
      </w:r>
    </w:p>
    <w:p w14:paraId="4ED976DA" w14:textId="77777777" w:rsidR="00F00FB8" w:rsidRDefault="00F00FB8" w:rsidP="00F00FB8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07B17206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links</w:t>
      </w:r>
      <w:proofErr w:type="spellEnd"/>
      <w:r>
        <w:t>:</w:t>
      </w:r>
    </w:p>
    <w:p w14:paraId="3D700814" w14:textId="77777777" w:rsidR="00F00FB8" w:rsidRDefault="00F00FB8" w:rsidP="00F00FB8">
      <w:pPr>
        <w:pStyle w:val="Zdorjovkd"/>
      </w:pPr>
      <w:r>
        <w:t xml:space="preserve">      - router1</w:t>
      </w:r>
    </w:p>
    <w:p w14:paraId="0DF2AE14" w14:textId="77777777" w:rsidR="00F00FB8" w:rsidRDefault="00F00FB8" w:rsidP="00F00FB8">
      <w:pPr>
        <w:pStyle w:val="Zdorjovkd"/>
      </w:pPr>
      <w:r>
        <w:t xml:space="preserve">  router3:</w:t>
      </w:r>
    </w:p>
    <w:p w14:paraId="320CDB55" w14:textId="77777777" w:rsidR="00F00FB8" w:rsidRDefault="00F00FB8" w:rsidP="00F00FB8">
      <w:pPr>
        <w:pStyle w:val="Zdorjovkd"/>
      </w:pPr>
      <w:r>
        <w:t xml:space="preserve">    image: mongo:8.0.9</w:t>
      </w:r>
    </w:p>
    <w:p w14:paraId="324709D9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router-3</w:t>
      </w:r>
    </w:p>
    <w:p w14:paraId="6A51859F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s</w:t>
      </w:r>
      <w:proofErr w:type="spellEnd"/>
      <w:r>
        <w:t xml:space="preserve"> --port 27017 --</w:t>
      </w:r>
      <w:proofErr w:type="spellStart"/>
      <w:r>
        <w:t>configdb</w:t>
      </w:r>
      <w:proofErr w:type="spellEnd"/>
      <w:r>
        <w:t xml:space="preserve"> rs-config-server/configsvr1:27017,configsvr2:27017,configsvr3:27017 --</w:t>
      </w:r>
      <w:proofErr w:type="spellStart"/>
      <w:r>
        <w:t>bind_ip_all</w:t>
      </w:r>
      <w:proofErr w:type="spellEnd"/>
      <w:r>
        <w:t xml:space="preserve">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</w:p>
    <w:p w14:paraId="54802304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52CC2CC4" w14:textId="77777777" w:rsidR="00F00FB8" w:rsidRDefault="00F00FB8" w:rsidP="00F00FB8">
      <w:pPr>
        <w:pStyle w:val="Zdorjovkd"/>
      </w:pPr>
      <w:r>
        <w:t xml:space="preserve">      - 27131:27017</w:t>
      </w:r>
    </w:p>
    <w:p w14:paraId="7DDE2CA6" w14:textId="77777777" w:rsidR="00F00FB8" w:rsidRDefault="00F00FB8" w:rsidP="00F00FB8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4F63C727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volumes</w:t>
      </w:r>
      <w:proofErr w:type="spellEnd"/>
      <w:r>
        <w:t>:</w:t>
      </w:r>
    </w:p>
    <w:p w14:paraId="41DBFDE8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2FA885D9" w14:textId="77777777" w:rsidR="00F00FB8" w:rsidRDefault="00F00FB8" w:rsidP="00F00FB8">
      <w:pPr>
        <w:pStyle w:val="Zdorjovkd"/>
      </w:pPr>
      <w:r>
        <w:t xml:space="preserve">      - ./data/mongodb_cluster_router3_db:/data/</w:t>
      </w:r>
      <w:proofErr w:type="spellStart"/>
      <w:r>
        <w:t>db</w:t>
      </w:r>
      <w:proofErr w:type="spellEnd"/>
    </w:p>
    <w:p w14:paraId="6F23A421" w14:textId="77777777" w:rsidR="00F00FB8" w:rsidRDefault="00F00FB8" w:rsidP="00F00FB8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auth</w:t>
      </w:r>
      <w:proofErr w:type="spellEnd"/>
      <w:r>
        <w:t>/</w:t>
      </w:r>
      <w:proofErr w:type="spellStart"/>
      <w:r>
        <w:t>mongodb-keyfile:ro</w:t>
      </w:r>
      <w:proofErr w:type="spellEnd"/>
    </w:p>
    <w:p w14:paraId="455C7F13" w14:textId="77777777" w:rsidR="00F00FB8" w:rsidRDefault="00F00FB8" w:rsidP="00F00FB8">
      <w:pPr>
        <w:pStyle w:val="Zdorjovkd"/>
      </w:pPr>
      <w:r>
        <w:t xml:space="preserve">      - ./data/mongodb_cluster_router3_config:/data/</w:t>
      </w:r>
      <w:proofErr w:type="spellStart"/>
      <w:r>
        <w:t>configdb</w:t>
      </w:r>
      <w:proofErr w:type="spellEnd"/>
    </w:p>
    <w:p w14:paraId="0883C3C3" w14:textId="77777777" w:rsidR="00F00FB8" w:rsidRDefault="00F00FB8" w:rsidP="00F00FB8">
      <w:pPr>
        <w:pStyle w:val="Zdorjovkd"/>
      </w:pPr>
      <w:r>
        <w:t xml:space="preserve">    </w:t>
      </w:r>
      <w:proofErr w:type="spellStart"/>
      <w:r>
        <w:t>links</w:t>
      </w:r>
      <w:proofErr w:type="spellEnd"/>
      <w:r>
        <w:t>:</w:t>
      </w:r>
    </w:p>
    <w:p w14:paraId="16FB1D5B" w14:textId="41F9CABC" w:rsidR="00F00FB8" w:rsidRDefault="00F00FB8" w:rsidP="00F00FB8">
      <w:pPr>
        <w:pStyle w:val="Zdorjovkd"/>
      </w:pPr>
      <w:r>
        <w:t xml:space="preserve">      - router1</w:t>
      </w:r>
    </w:p>
    <w:p w14:paraId="38003F18" w14:textId="591238EB" w:rsidR="00B93305" w:rsidRDefault="00B93305" w:rsidP="00B93305">
      <w:r>
        <w:t>Vytvoření tří routerů</w:t>
      </w:r>
      <w:r w:rsidR="00130441">
        <w:t xml:space="preserve"> s </w:t>
      </w:r>
      <w:proofErr w:type="spellStart"/>
      <w:r w:rsidR="00130441">
        <w:t>mongos</w:t>
      </w:r>
      <w:proofErr w:type="spellEnd"/>
      <w:r w:rsidR="00130441">
        <w:t xml:space="preserve">. </w:t>
      </w:r>
      <w:proofErr w:type="spellStart"/>
      <w:r w:rsidR="00130441">
        <w:t>Mongos</w:t>
      </w:r>
      <w:proofErr w:type="spellEnd"/>
      <w:r w:rsidR="00130441">
        <w:t xml:space="preserve"> je </w:t>
      </w:r>
      <w:proofErr w:type="spellStart"/>
      <w:r w:rsidR="00130441">
        <w:t>routovací</w:t>
      </w:r>
      <w:proofErr w:type="spellEnd"/>
      <w:r w:rsidR="00130441">
        <w:t xml:space="preserve"> </w:t>
      </w:r>
      <w:proofErr w:type="spellStart"/>
      <w:r w:rsidR="00130441">
        <w:t>service</w:t>
      </w:r>
      <w:proofErr w:type="spellEnd"/>
      <w:r w:rsidR="00130441">
        <w:t xml:space="preserve">, který směruje požadavky na </w:t>
      </w:r>
      <w:proofErr w:type="spellStart"/>
      <w:r w:rsidR="00130441">
        <w:t>shardy</w:t>
      </w:r>
      <w:proofErr w:type="spellEnd"/>
      <w:r w:rsidR="00130441">
        <w:t>, které má k dispozici.</w:t>
      </w:r>
      <w:r w:rsidR="006A0DE5">
        <w:t xml:space="preserve"> Dále se zde nastavuje umístění </w:t>
      </w:r>
      <w:proofErr w:type="spellStart"/>
      <w:r w:rsidR="006A0DE5">
        <w:t>keyfile</w:t>
      </w:r>
      <w:proofErr w:type="spellEnd"/>
      <w:r w:rsidR="006A0DE5">
        <w:t>, určují se konfigurační servery a m</w:t>
      </w:r>
      <w:r w:rsidR="006A0DE5" w:rsidRPr="006A0DE5">
        <w:t>apuje</w:t>
      </w:r>
      <w:r w:rsidR="006A0DE5">
        <w:t xml:space="preserve"> se</w:t>
      </w:r>
      <w:r w:rsidR="006A0DE5" w:rsidRPr="006A0DE5">
        <w:t xml:space="preserve"> </w:t>
      </w:r>
      <w:r w:rsidR="006A0DE5">
        <w:t xml:space="preserve">port </w:t>
      </w:r>
      <w:r w:rsidR="006A0DE5" w:rsidRPr="006A0DE5">
        <w:t xml:space="preserve">27017 uvnitř kontejneru na </w:t>
      </w:r>
      <w:r w:rsidR="006A0DE5">
        <w:t xml:space="preserve">port </w:t>
      </w:r>
      <w:r w:rsidR="006A0DE5" w:rsidRPr="006A0DE5">
        <w:t>27117 hostitele</w:t>
      </w:r>
      <w:r w:rsidR="006A0DE5">
        <w:t xml:space="preserve">. V rámci </w:t>
      </w:r>
      <w:proofErr w:type="spellStart"/>
      <w:r w:rsidR="006A0DE5">
        <w:t>volumes</w:t>
      </w:r>
      <w:proofErr w:type="spellEnd"/>
      <w:r w:rsidR="006A0DE5">
        <w:t xml:space="preserve"> se kopírují soubory z projektu do kontejneru.</w:t>
      </w:r>
    </w:p>
    <w:p w14:paraId="5C78419C" w14:textId="77777777" w:rsidR="006A0DE5" w:rsidRDefault="006A0DE5" w:rsidP="006A0DE5">
      <w:pPr>
        <w:pStyle w:val="Zdorjovkd"/>
      </w:pPr>
      <w:r>
        <w:t xml:space="preserve">  ## </w:t>
      </w:r>
      <w:proofErr w:type="spellStart"/>
      <w:r>
        <w:t>Config</w:t>
      </w:r>
      <w:proofErr w:type="spellEnd"/>
      <w:r>
        <w:t xml:space="preserve"> </w:t>
      </w:r>
      <w:proofErr w:type="spellStart"/>
      <w:r>
        <w:t>Servers</w:t>
      </w:r>
      <w:proofErr w:type="spellEnd"/>
    </w:p>
    <w:p w14:paraId="0C79DB7C" w14:textId="77777777" w:rsidR="006A0DE5" w:rsidRDefault="006A0DE5" w:rsidP="006A0DE5">
      <w:pPr>
        <w:pStyle w:val="Zdorjovkd"/>
      </w:pPr>
      <w:r>
        <w:t xml:space="preserve">  configsvr1:</w:t>
      </w:r>
    </w:p>
    <w:p w14:paraId="39E5E768" w14:textId="77777777" w:rsidR="006A0DE5" w:rsidRDefault="006A0DE5" w:rsidP="006A0DE5">
      <w:pPr>
        <w:pStyle w:val="Zdorjovkd"/>
      </w:pPr>
      <w:r>
        <w:t xml:space="preserve">    image: mongo:8.0.9</w:t>
      </w:r>
    </w:p>
    <w:p w14:paraId="43EB65EF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mongo-config-1</w:t>
      </w:r>
    </w:p>
    <w:p w14:paraId="38B263E8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d</w:t>
      </w:r>
      <w:proofErr w:type="spellEnd"/>
      <w:r>
        <w:t xml:space="preserve"> --port 27017 --</w:t>
      </w:r>
      <w:proofErr w:type="spellStart"/>
      <w:r>
        <w:t>configsvr</w:t>
      </w:r>
      <w:proofErr w:type="spellEnd"/>
      <w:r>
        <w:t xml:space="preserve"> --</w:t>
      </w:r>
      <w:proofErr w:type="spellStart"/>
      <w:r>
        <w:t>replSet</w:t>
      </w:r>
      <w:proofErr w:type="spellEnd"/>
      <w:r>
        <w:t xml:space="preserve"> </w:t>
      </w:r>
      <w:proofErr w:type="spellStart"/>
      <w:r>
        <w:t>rs</w:t>
      </w:r>
      <w:proofErr w:type="spellEnd"/>
      <w:r>
        <w:t>-</w:t>
      </w:r>
      <w:proofErr w:type="spellStart"/>
      <w:r>
        <w:t>config</w:t>
      </w:r>
      <w:proofErr w:type="spellEnd"/>
      <w:r>
        <w:t>-server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</w:p>
    <w:p w14:paraId="2EAF8C35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volumes</w:t>
      </w:r>
      <w:proofErr w:type="spellEnd"/>
      <w:r>
        <w:t>:</w:t>
      </w:r>
    </w:p>
    <w:p w14:paraId="1FA28753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392E4C3A" w14:textId="77777777" w:rsidR="006A0DE5" w:rsidRDefault="006A0DE5" w:rsidP="006A0DE5">
      <w:pPr>
        <w:pStyle w:val="Zdorjovkd"/>
      </w:pPr>
      <w:r>
        <w:t xml:space="preserve">      - ./data/mongodb_cluster_configsvr1_db:/data/</w:t>
      </w:r>
      <w:proofErr w:type="spellStart"/>
      <w:r>
        <w:t>db</w:t>
      </w:r>
      <w:proofErr w:type="spellEnd"/>
    </w:p>
    <w:p w14:paraId="402F1514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mongodb-keyfile:ro</w:t>
      </w:r>
      <w:proofErr w:type="spellEnd"/>
    </w:p>
    <w:p w14:paraId="69486918" w14:textId="77777777" w:rsidR="006A0DE5" w:rsidRDefault="006A0DE5" w:rsidP="006A0DE5">
      <w:pPr>
        <w:pStyle w:val="Zdorjovkd"/>
      </w:pPr>
      <w:r>
        <w:t xml:space="preserve">      - ./data/mongodb_cluster_configsvr1_config:/data/</w:t>
      </w:r>
      <w:proofErr w:type="spellStart"/>
      <w:r>
        <w:t>configdb</w:t>
      </w:r>
      <w:proofErr w:type="spellEnd"/>
    </w:p>
    <w:p w14:paraId="19F4ACD7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5A9775E4" w14:textId="77777777" w:rsidR="006A0DE5" w:rsidRDefault="006A0DE5" w:rsidP="006A0DE5">
      <w:pPr>
        <w:pStyle w:val="Zdorjovkd"/>
      </w:pPr>
      <w:r>
        <w:t xml:space="preserve">      - 27119:27017</w:t>
      </w:r>
    </w:p>
    <w:p w14:paraId="7F929819" w14:textId="77777777" w:rsidR="006A0DE5" w:rsidRDefault="006A0DE5" w:rsidP="006A0DE5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35E1E2FB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links</w:t>
      </w:r>
      <w:proofErr w:type="spellEnd"/>
      <w:r>
        <w:t>:</w:t>
      </w:r>
    </w:p>
    <w:p w14:paraId="35CD803D" w14:textId="77777777" w:rsidR="006A0DE5" w:rsidRDefault="006A0DE5" w:rsidP="006A0DE5">
      <w:pPr>
        <w:pStyle w:val="Zdorjovkd"/>
      </w:pPr>
      <w:r>
        <w:t xml:space="preserve">      - shard1-0</w:t>
      </w:r>
    </w:p>
    <w:p w14:paraId="27BD81D3" w14:textId="77777777" w:rsidR="006A0DE5" w:rsidRDefault="006A0DE5" w:rsidP="006A0DE5">
      <w:pPr>
        <w:pStyle w:val="Zdorjovkd"/>
      </w:pPr>
      <w:r>
        <w:t xml:space="preserve">      - shard2-0</w:t>
      </w:r>
    </w:p>
    <w:p w14:paraId="2C2A3114" w14:textId="77777777" w:rsidR="006A0DE5" w:rsidRDefault="006A0DE5" w:rsidP="006A0DE5">
      <w:pPr>
        <w:pStyle w:val="Zdorjovkd"/>
      </w:pPr>
      <w:r>
        <w:t xml:space="preserve">      - shard3-0</w:t>
      </w:r>
    </w:p>
    <w:p w14:paraId="69A9934C" w14:textId="77777777" w:rsidR="006A0DE5" w:rsidRDefault="006A0DE5" w:rsidP="006A0DE5">
      <w:pPr>
        <w:pStyle w:val="Zdorjovkd"/>
      </w:pPr>
      <w:r>
        <w:t xml:space="preserve">      - configsvr2</w:t>
      </w:r>
    </w:p>
    <w:p w14:paraId="2984ABF1" w14:textId="77777777" w:rsidR="006A0DE5" w:rsidRDefault="006A0DE5" w:rsidP="006A0DE5">
      <w:pPr>
        <w:pStyle w:val="Zdorjovkd"/>
      </w:pPr>
      <w:r>
        <w:t xml:space="preserve">      - configsvr3</w:t>
      </w:r>
    </w:p>
    <w:p w14:paraId="61C51484" w14:textId="77777777" w:rsidR="006A0DE5" w:rsidRDefault="006A0DE5" w:rsidP="006A0DE5">
      <w:pPr>
        <w:pStyle w:val="Zdorjovkd"/>
      </w:pPr>
      <w:r>
        <w:t xml:space="preserve">  configsvr2:</w:t>
      </w:r>
    </w:p>
    <w:p w14:paraId="60B0EF3B" w14:textId="77777777" w:rsidR="006A0DE5" w:rsidRDefault="006A0DE5" w:rsidP="006A0DE5">
      <w:pPr>
        <w:pStyle w:val="Zdorjovkd"/>
      </w:pPr>
      <w:r>
        <w:t xml:space="preserve">    image: mongo:8.0.9</w:t>
      </w:r>
    </w:p>
    <w:p w14:paraId="7ED69E1F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mongo-config-2</w:t>
      </w:r>
    </w:p>
    <w:p w14:paraId="0A7CF67D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d</w:t>
      </w:r>
      <w:proofErr w:type="spellEnd"/>
      <w:r>
        <w:t xml:space="preserve"> --port 27017 --</w:t>
      </w:r>
      <w:proofErr w:type="spellStart"/>
      <w:r>
        <w:t>configsvr</w:t>
      </w:r>
      <w:proofErr w:type="spellEnd"/>
      <w:r>
        <w:t xml:space="preserve"> --</w:t>
      </w:r>
      <w:proofErr w:type="spellStart"/>
      <w:r>
        <w:t>replSet</w:t>
      </w:r>
      <w:proofErr w:type="spellEnd"/>
      <w:r>
        <w:t xml:space="preserve"> </w:t>
      </w:r>
      <w:proofErr w:type="spellStart"/>
      <w:r>
        <w:t>rs</w:t>
      </w:r>
      <w:proofErr w:type="spellEnd"/>
      <w:r>
        <w:t>-</w:t>
      </w:r>
      <w:proofErr w:type="spellStart"/>
      <w:r>
        <w:t>config</w:t>
      </w:r>
      <w:proofErr w:type="spellEnd"/>
      <w:r>
        <w:t>-server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</w:p>
    <w:p w14:paraId="7708CA2F" w14:textId="77777777" w:rsidR="006A0DE5" w:rsidRDefault="006A0DE5" w:rsidP="006A0DE5">
      <w:pPr>
        <w:pStyle w:val="Zdorjovkd"/>
      </w:pPr>
      <w:r>
        <w:lastRenderedPageBreak/>
        <w:t xml:space="preserve">    </w:t>
      </w:r>
      <w:proofErr w:type="spellStart"/>
      <w:r>
        <w:t>volumes</w:t>
      </w:r>
      <w:proofErr w:type="spellEnd"/>
      <w:r>
        <w:t>:</w:t>
      </w:r>
    </w:p>
    <w:p w14:paraId="274176CB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15771E31" w14:textId="77777777" w:rsidR="006A0DE5" w:rsidRDefault="006A0DE5" w:rsidP="006A0DE5">
      <w:pPr>
        <w:pStyle w:val="Zdorjovkd"/>
      </w:pPr>
      <w:r>
        <w:t xml:space="preserve">      - ./data/mongodb_cluster_configsvr2_db:/data/</w:t>
      </w:r>
      <w:proofErr w:type="spellStart"/>
      <w:r>
        <w:t>db</w:t>
      </w:r>
      <w:proofErr w:type="spellEnd"/>
    </w:p>
    <w:p w14:paraId="15CE0C7A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mongodb-keyfile:ro</w:t>
      </w:r>
      <w:proofErr w:type="spellEnd"/>
    </w:p>
    <w:p w14:paraId="1CC17386" w14:textId="77777777" w:rsidR="006A0DE5" w:rsidRDefault="006A0DE5" w:rsidP="006A0DE5">
      <w:pPr>
        <w:pStyle w:val="Zdorjovkd"/>
      </w:pPr>
      <w:r>
        <w:t xml:space="preserve">      - ./data/mongodb_cluster_configsvr2_config:/data/</w:t>
      </w:r>
      <w:proofErr w:type="spellStart"/>
      <w:r>
        <w:t>configdb</w:t>
      </w:r>
      <w:proofErr w:type="spellEnd"/>
    </w:p>
    <w:p w14:paraId="44798EEE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066D2398" w14:textId="77777777" w:rsidR="006A0DE5" w:rsidRDefault="006A0DE5" w:rsidP="006A0DE5">
      <w:pPr>
        <w:pStyle w:val="Zdorjovkd"/>
      </w:pPr>
      <w:r>
        <w:t xml:space="preserve">      - 27120:27017</w:t>
      </w:r>
    </w:p>
    <w:p w14:paraId="23FB3D9C" w14:textId="77777777" w:rsidR="006A0DE5" w:rsidRDefault="006A0DE5" w:rsidP="006A0DE5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787756C5" w14:textId="77777777" w:rsidR="006A0DE5" w:rsidRDefault="006A0DE5" w:rsidP="006A0DE5">
      <w:pPr>
        <w:pStyle w:val="Zdorjovkd"/>
      </w:pPr>
      <w:r>
        <w:t xml:space="preserve">  configsvr3:</w:t>
      </w:r>
    </w:p>
    <w:p w14:paraId="1548C040" w14:textId="77777777" w:rsidR="006A0DE5" w:rsidRDefault="006A0DE5" w:rsidP="006A0DE5">
      <w:pPr>
        <w:pStyle w:val="Zdorjovkd"/>
      </w:pPr>
      <w:r>
        <w:t xml:space="preserve">    image: mongo:8.0.9</w:t>
      </w:r>
    </w:p>
    <w:p w14:paraId="23041452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ntainer_name</w:t>
      </w:r>
      <w:proofErr w:type="spellEnd"/>
      <w:r>
        <w:t>: mongo-config-3</w:t>
      </w:r>
    </w:p>
    <w:p w14:paraId="6E8C42B0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command</w:t>
      </w:r>
      <w:proofErr w:type="spellEnd"/>
      <w:r>
        <w:t xml:space="preserve">: </w:t>
      </w:r>
      <w:proofErr w:type="spellStart"/>
      <w:r>
        <w:t>mongod</w:t>
      </w:r>
      <w:proofErr w:type="spellEnd"/>
      <w:r>
        <w:t xml:space="preserve"> --port 27017 --</w:t>
      </w:r>
      <w:proofErr w:type="spellStart"/>
      <w:r>
        <w:t>configsvr</w:t>
      </w:r>
      <w:proofErr w:type="spellEnd"/>
      <w:r>
        <w:t xml:space="preserve"> --</w:t>
      </w:r>
      <w:proofErr w:type="spellStart"/>
      <w:r>
        <w:t>replSet</w:t>
      </w:r>
      <w:proofErr w:type="spellEnd"/>
      <w:r>
        <w:t xml:space="preserve"> </w:t>
      </w:r>
      <w:proofErr w:type="spellStart"/>
      <w:r>
        <w:t>rs</w:t>
      </w:r>
      <w:proofErr w:type="spellEnd"/>
      <w:r>
        <w:t>-</w:t>
      </w:r>
      <w:proofErr w:type="spellStart"/>
      <w:r>
        <w:t>config</w:t>
      </w:r>
      <w:proofErr w:type="spellEnd"/>
      <w:r>
        <w:t>-server --</w:t>
      </w:r>
      <w:proofErr w:type="spellStart"/>
      <w:r>
        <w:t>keyFile</w:t>
      </w:r>
      <w:proofErr w:type="spellEnd"/>
      <w:r>
        <w:t xml:space="preserve"> 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</w:p>
    <w:p w14:paraId="15E73CEC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volumes</w:t>
      </w:r>
      <w:proofErr w:type="spellEnd"/>
      <w:r>
        <w:t>:</w:t>
      </w:r>
    </w:p>
    <w:p w14:paraId="6318DB43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scripts</w:t>
      </w:r>
      <w:proofErr w:type="spellEnd"/>
      <w:r>
        <w:t>:/</w:t>
      </w:r>
      <w:proofErr w:type="spellStart"/>
      <w:r>
        <w:t>scripts</w:t>
      </w:r>
      <w:proofErr w:type="spellEnd"/>
    </w:p>
    <w:p w14:paraId="4BA075A7" w14:textId="77777777" w:rsidR="006A0DE5" w:rsidRDefault="006A0DE5" w:rsidP="006A0DE5">
      <w:pPr>
        <w:pStyle w:val="Zdorjovkd"/>
      </w:pPr>
      <w:r>
        <w:t xml:space="preserve">      - ./data/mongodb_cluster_configsvr3_db:/data/</w:t>
      </w:r>
      <w:proofErr w:type="spellStart"/>
      <w:r>
        <w:t>db</w:t>
      </w:r>
      <w:proofErr w:type="spellEnd"/>
    </w:p>
    <w:p w14:paraId="65CE591D" w14:textId="77777777" w:rsidR="006A0DE5" w:rsidRDefault="006A0DE5" w:rsidP="006A0DE5">
      <w:pPr>
        <w:pStyle w:val="Zdorjovkd"/>
      </w:pPr>
      <w:r>
        <w:t xml:space="preserve">      - ./</w:t>
      </w:r>
      <w:proofErr w:type="spellStart"/>
      <w:r>
        <w:t>keyfile</w:t>
      </w:r>
      <w:proofErr w:type="spellEnd"/>
      <w:r>
        <w:t>/</w:t>
      </w:r>
      <w:proofErr w:type="spellStart"/>
      <w:r>
        <w:t>mongodb-keyfile</w:t>
      </w:r>
      <w:proofErr w:type="spellEnd"/>
      <w:r>
        <w:t>:/</w:t>
      </w:r>
      <w:proofErr w:type="spellStart"/>
      <w:r>
        <w:t>keyfile</w:t>
      </w:r>
      <w:proofErr w:type="spellEnd"/>
      <w:r>
        <w:t>/</w:t>
      </w:r>
      <w:proofErr w:type="spellStart"/>
      <w:r>
        <w:t>mongodb-keyfile:ro</w:t>
      </w:r>
      <w:proofErr w:type="spellEnd"/>
    </w:p>
    <w:p w14:paraId="383D9862" w14:textId="77777777" w:rsidR="006A0DE5" w:rsidRDefault="006A0DE5" w:rsidP="006A0DE5">
      <w:pPr>
        <w:pStyle w:val="Zdorjovkd"/>
      </w:pPr>
      <w:r>
        <w:t xml:space="preserve">      - ./data/mongodb_cluster_configsvr3_config:/data/</w:t>
      </w:r>
      <w:proofErr w:type="spellStart"/>
      <w:r>
        <w:t>configdb</w:t>
      </w:r>
      <w:proofErr w:type="spellEnd"/>
    </w:p>
    <w:p w14:paraId="2E0BC231" w14:textId="77777777" w:rsidR="006A0DE5" w:rsidRDefault="006A0DE5" w:rsidP="006A0DE5">
      <w:pPr>
        <w:pStyle w:val="Zdorjovkd"/>
      </w:pPr>
      <w:r>
        <w:t xml:space="preserve">    </w:t>
      </w:r>
      <w:proofErr w:type="spellStart"/>
      <w:r>
        <w:t>ports</w:t>
      </w:r>
      <w:proofErr w:type="spellEnd"/>
      <w:r>
        <w:t>:</w:t>
      </w:r>
    </w:p>
    <w:p w14:paraId="14259C6F" w14:textId="77777777" w:rsidR="006A0DE5" w:rsidRDefault="006A0DE5" w:rsidP="006A0DE5">
      <w:pPr>
        <w:pStyle w:val="Zdorjovkd"/>
      </w:pPr>
      <w:r>
        <w:t xml:space="preserve">      - 27121:27017</w:t>
      </w:r>
    </w:p>
    <w:p w14:paraId="488070BF" w14:textId="01EEFE82" w:rsidR="006A0DE5" w:rsidRDefault="006A0DE5" w:rsidP="006A0DE5">
      <w:pPr>
        <w:pStyle w:val="Zdorjovkd"/>
      </w:pPr>
      <w:r>
        <w:t xml:space="preserve">    restart: </w:t>
      </w:r>
      <w:proofErr w:type="spellStart"/>
      <w:r>
        <w:t>always</w:t>
      </w:r>
      <w:proofErr w:type="spellEnd"/>
    </w:p>
    <w:p w14:paraId="715CB89C" w14:textId="05D800D7" w:rsidR="006A0DE5" w:rsidRDefault="006A0DE5" w:rsidP="006A0DE5">
      <w:r>
        <w:t xml:space="preserve">Vytvoření tří konfiguračních serverů. </w:t>
      </w:r>
      <w:r>
        <w:br/>
      </w:r>
      <w:proofErr w:type="spellStart"/>
      <w:r w:rsidRPr="006A0DE5">
        <w:rPr>
          <w:b/>
          <w:bCs/>
        </w:rPr>
        <w:t>mongod</w:t>
      </w:r>
      <w:proofErr w:type="spellEnd"/>
      <w:r w:rsidRPr="006A0DE5">
        <w:rPr>
          <w:b/>
          <w:bCs/>
        </w:rPr>
        <w:t xml:space="preserve"> </w:t>
      </w:r>
      <w:r w:rsidR="00730563">
        <w:rPr>
          <w:b/>
          <w:bCs/>
        </w:rPr>
        <w:t>--</w:t>
      </w:r>
      <w:proofErr w:type="spellStart"/>
      <w:r w:rsidRPr="006A0DE5">
        <w:rPr>
          <w:b/>
          <w:bCs/>
        </w:rPr>
        <w:t>configsvr</w:t>
      </w:r>
      <w:proofErr w:type="spellEnd"/>
      <w:r>
        <w:rPr>
          <w:b/>
          <w:bCs/>
        </w:rPr>
        <w:t xml:space="preserve">: </w:t>
      </w:r>
      <w:r>
        <w:t>nastavuje instanci jako konfigurační server</w:t>
      </w:r>
    </w:p>
    <w:p w14:paraId="59C8654B" w14:textId="77777777" w:rsidR="006A0DE5" w:rsidRPr="006A0DE5" w:rsidRDefault="006A0DE5" w:rsidP="006A0DE5">
      <w:pPr>
        <w:pStyle w:val="Zdorjovkd"/>
      </w:pPr>
      <w:r w:rsidRPr="006A0DE5">
        <w:t xml:space="preserve">    ## </w:t>
      </w:r>
      <w:proofErr w:type="spellStart"/>
      <w:r w:rsidRPr="006A0DE5">
        <w:t>Shards</w:t>
      </w:r>
      <w:proofErr w:type="spellEnd"/>
    </w:p>
    <w:p w14:paraId="77E2D652" w14:textId="77777777" w:rsidR="006A0DE5" w:rsidRPr="006A0DE5" w:rsidRDefault="006A0DE5" w:rsidP="006A0DE5">
      <w:pPr>
        <w:pStyle w:val="Zdorjovkd"/>
      </w:pPr>
      <w:r w:rsidRPr="006A0DE5">
        <w:t xml:space="preserve">  shard1-0:</w:t>
      </w:r>
    </w:p>
    <w:p w14:paraId="5444ED17" w14:textId="77777777" w:rsidR="006A0DE5" w:rsidRPr="006A0DE5" w:rsidRDefault="006A0DE5" w:rsidP="006A0DE5">
      <w:pPr>
        <w:pStyle w:val="Zdorjovkd"/>
      </w:pPr>
      <w:r w:rsidRPr="006A0DE5">
        <w:t xml:space="preserve">    image: mongo:8.0.9</w:t>
      </w:r>
    </w:p>
    <w:p w14:paraId="73487B5F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ntainer_name</w:t>
      </w:r>
      <w:proofErr w:type="spellEnd"/>
      <w:r w:rsidRPr="006A0DE5">
        <w:t>: shard-</w:t>
      </w:r>
      <w:proofErr w:type="gramStart"/>
      <w:r w:rsidRPr="006A0DE5">
        <w:t>1-node</w:t>
      </w:r>
      <w:proofErr w:type="gramEnd"/>
      <w:r w:rsidRPr="006A0DE5">
        <w:t>-0</w:t>
      </w:r>
    </w:p>
    <w:p w14:paraId="3EB1DA8E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mmand</w:t>
      </w:r>
      <w:proofErr w:type="spellEnd"/>
      <w:r w:rsidRPr="006A0DE5">
        <w:t xml:space="preserve">: </w:t>
      </w:r>
      <w:proofErr w:type="spellStart"/>
      <w:r w:rsidRPr="006A0DE5">
        <w:t>mongod</w:t>
      </w:r>
      <w:proofErr w:type="spellEnd"/>
      <w:r w:rsidRPr="006A0DE5">
        <w:t xml:space="preserve"> --port 27017 --</w:t>
      </w:r>
      <w:proofErr w:type="spellStart"/>
      <w:r w:rsidRPr="006A0DE5">
        <w:t>shardsvr</w:t>
      </w:r>
      <w:proofErr w:type="spellEnd"/>
      <w:r w:rsidRPr="006A0DE5">
        <w:t xml:space="preserve"> --</w:t>
      </w:r>
      <w:proofErr w:type="spellStart"/>
      <w:r w:rsidRPr="006A0DE5">
        <w:t>replSet</w:t>
      </w:r>
      <w:proofErr w:type="spellEnd"/>
      <w:r w:rsidRPr="006A0DE5">
        <w:t xml:space="preserve"> rs-shard-1 --</w:t>
      </w:r>
      <w:proofErr w:type="spellStart"/>
      <w:r w:rsidRPr="006A0DE5">
        <w:t>keyFile</w:t>
      </w:r>
      <w:proofErr w:type="spellEnd"/>
      <w:r w:rsidRPr="006A0DE5">
        <w:t xml:space="preserve"> 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</w:p>
    <w:p w14:paraId="481A5AEB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volumes</w:t>
      </w:r>
      <w:proofErr w:type="spellEnd"/>
      <w:r w:rsidRPr="006A0DE5">
        <w:t>:</w:t>
      </w:r>
    </w:p>
    <w:p w14:paraId="361EC156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scripts</w:t>
      </w:r>
      <w:proofErr w:type="spellEnd"/>
      <w:r w:rsidRPr="006A0DE5">
        <w:t>:/</w:t>
      </w:r>
      <w:proofErr w:type="spellStart"/>
      <w:r w:rsidRPr="006A0DE5">
        <w:t>scripts</w:t>
      </w:r>
      <w:proofErr w:type="spellEnd"/>
    </w:p>
    <w:p w14:paraId="54EBE385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0_db:/data/</w:t>
      </w:r>
      <w:proofErr w:type="spellStart"/>
      <w:r w:rsidRPr="006A0DE5">
        <w:t>db</w:t>
      </w:r>
      <w:proofErr w:type="spellEnd"/>
    </w:p>
    <w:p w14:paraId="78845901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  <w:r w:rsidRPr="006A0DE5">
        <w:t>: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:ro</w:t>
      </w:r>
      <w:proofErr w:type="spellEnd"/>
    </w:p>
    <w:p w14:paraId="08576697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0_config:/data/</w:t>
      </w:r>
      <w:proofErr w:type="spellStart"/>
      <w:r w:rsidRPr="006A0DE5">
        <w:t>configdb</w:t>
      </w:r>
      <w:proofErr w:type="spellEnd"/>
    </w:p>
    <w:p w14:paraId="1C075FA3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ports</w:t>
      </w:r>
      <w:proofErr w:type="spellEnd"/>
      <w:r w:rsidRPr="006A0DE5">
        <w:t>:</w:t>
      </w:r>
    </w:p>
    <w:p w14:paraId="61ECAD34" w14:textId="77777777" w:rsidR="006A0DE5" w:rsidRPr="006A0DE5" w:rsidRDefault="006A0DE5" w:rsidP="006A0DE5">
      <w:pPr>
        <w:pStyle w:val="Zdorjovkd"/>
      </w:pPr>
      <w:r w:rsidRPr="006A0DE5">
        <w:t xml:space="preserve">      - 27122:27017</w:t>
      </w:r>
    </w:p>
    <w:p w14:paraId="4FBD9E8C" w14:textId="77777777" w:rsidR="006A0DE5" w:rsidRPr="006A0DE5" w:rsidRDefault="006A0DE5" w:rsidP="006A0DE5">
      <w:pPr>
        <w:pStyle w:val="Zdorjovkd"/>
      </w:pPr>
      <w:r w:rsidRPr="006A0DE5">
        <w:t xml:space="preserve">    restart: </w:t>
      </w:r>
      <w:proofErr w:type="spellStart"/>
      <w:r w:rsidRPr="006A0DE5">
        <w:t>always</w:t>
      </w:r>
      <w:proofErr w:type="spellEnd"/>
    </w:p>
    <w:p w14:paraId="387847F6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links</w:t>
      </w:r>
      <w:proofErr w:type="spellEnd"/>
      <w:r w:rsidRPr="006A0DE5">
        <w:t>:</w:t>
      </w:r>
    </w:p>
    <w:p w14:paraId="796D7FCE" w14:textId="77777777" w:rsidR="006A0DE5" w:rsidRPr="006A0DE5" w:rsidRDefault="006A0DE5" w:rsidP="006A0DE5">
      <w:pPr>
        <w:pStyle w:val="Zdorjovkd"/>
      </w:pPr>
      <w:r w:rsidRPr="006A0DE5">
        <w:t xml:space="preserve">      - shard1-1</w:t>
      </w:r>
    </w:p>
    <w:p w14:paraId="78CD0110" w14:textId="77777777" w:rsidR="006A0DE5" w:rsidRPr="006A0DE5" w:rsidRDefault="006A0DE5" w:rsidP="006A0DE5">
      <w:pPr>
        <w:pStyle w:val="Zdorjovkd"/>
      </w:pPr>
      <w:r w:rsidRPr="006A0DE5">
        <w:t xml:space="preserve">      - shard1-2</w:t>
      </w:r>
    </w:p>
    <w:p w14:paraId="6BAEAD22" w14:textId="77777777" w:rsidR="006A0DE5" w:rsidRPr="006A0DE5" w:rsidRDefault="006A0DE5" w:rsidP="006A0DE5">
      <w:pPr>
        <w:pStyle w:val="Zdorjovkd"/>
      </w:pPr>
      <w:r w:rsidRPr="006A0DE5">
        <w:t xml:space="preserve">  shard1-1:</w:t>
      </w:r>
    </w:p>
    <w:p w14:paraId="2734E7F7" w14:textId="77777777" w:rsidR="006A0DE5" w:rsidRPr="006A0DE5" w:rsidRDefault="006A0DE5" w:rsidP="006A0DE5">
      <w:pPr>
        <w:pStyle w:val="Zdorjovkd"/>
      </w:pPr>
      <w:r w:rsidRPr="006A0DE5">
        <w:t xml:space="preserve">    image: mongo:8.0.9</w:t>
      </w:r>
    </w:p>
    <w:p w14:paraId="33B3B6E3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ntainer_name</w:t>
      </w:r>
      <w:proofErr w:type="spellEnd"/>
      <w:r w:rsidRPr="006A0DE5">
        <w:t>: shard-</w:t>
      </w:r>
      <w:proofErr w:type="gramStart"/>
      <w:r w:rsidRPr="006A0DE5">
        <w:t>1-node</w:t>
      </w:r>
      <w:proofErr w:type="gramEnd"/>
      <w:r w:rsidRPr="006A0DE5">
        <w:t>-1</w:t>
      </w:r>
    </w:p>
    <w:p w14:paraId="107BF93C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mmand</w:t>
      </w:r>
      <w:proofErr w:type="spellEnd"/>
      <w:r w:rsidRPr="006A0DE5">
        <w:t xml:space="preserve">: </w:t>
      </w:r>
      <w:proofErr w:type="spellStart"/>
      <w:r w:rsidRPr="006A0DE5">
        <w:t>mongod</w:t>
      </w:r>
      <w:proofErr w:type="spellEnd"/>
      <w:r w:rsidRPr="006A0DE5">
        <w:t xml:space="preserve"> --port 27017 --</w:t>
      </w:r>
      <w:proofErr w:type="spellStart"/>
      <w:r w:rsidRPr="006A0DE5">
        <w:t>shardsvr</w:t>
      </w:r>
      <w:proofErr w:type="spellEnd"/>
      <w:r w:rsidRPr="006A0DE5">
        <w:t xml:space="preserve"> --</w:t>
      </w:r>
      <w:proofErr w:type="spellStart"/>
      <w:r w:rsidRPr="006A0DE5">
        <w:t>replSet</w:t>
      </w:r>
      <w:proofErr w:type="spellEnd"/>
      <w:r w:rsidRPr="006A0DE5">
        <w:t xml:space="preserve"> rs-shard-1 --</w:t>
      </w:r>
      <w:proofErr w:type="spellStart"/>
      <w:r w:rsidRPr="006A0DE5">
        <w:t>keyFile</w:t>
      </w:r>
      <w:proofErr w:type="spellEnd"/>
      <w:r w:rsidRPr="006A0DE5">
        <w:t xml:space="preserve"> 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</w:p>
    <w:p w14:paraId="7F15334E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volumes</w:t>
      </w:r>
      <w:proofErr w:type="spellEnd"/>
      <w:r w:rsidRPr="006A0DE5">
        <w:t>:</w:t>
      </w:r>
    </w:p>
    <w:p w14:paraId="6B5E4699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scripts</w:t>
      </w:r>
      <w:proofErr w:type="spellEnd"/>
      <w:r w:rsidRPr="006A0DE5">
        <w:t>:/</w:t>
      </w:r>
      <w:proofErr w:type="spellStart"/>
      <w:r w:rsidRPr="006A0DE5">
        <w:t>scripts</w:t>
      </w:r>
      <w:proofErr w:type="spellEnd"/>
    </w:p>
    <w:p w14:paraId="1AC740D0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1_db:/data/</w:t>
      </w:r>
      <w:proofErr w:type="spellStart"/>
      <w:r w:rsidRPr="006A0DE5">
        <w:t>db</w:t>
      </w:r>
      <w:proofErr w:type="spellEnd"/>
    </w:p>
    <w:p w14:paraId="690E2E52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  <w:r w:rsidRPr="006A0DE5">
        <w:t>: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:ro</w:t>
      </w:r>
      <w:proofErr w:type="spellEnd"/>
    </w:p>
    <w:p w14:paraId="6013F9EC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1_config:/data/</w:t>
      </w:r>
      <w:proofErr w:type="spellStart"/>
      <w:r w:rsidRPr="006A0DE5">
        <w:t>configdb</w:t>
      </w:r>
      <w:proofErr w:type="spellEnd"/>
    </w:p>
    <w:p w14:paraId="7967AF6B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ports</w:t>
      </w:r>
      <w:proofErr w:type="spellEnd"/>
      <w:r w:rsidRPr="006A0DE5">
        <w:t>:</w:t>
      </w:r>
    </w:p>
    <w:p w14:paraId="19C1902A" w14:textId="77777777" w:rsidR="006A0DE5" w:rsidRPr="006A0DE5" w:rsidRDefault="006A0DE5" w:rsidP="006A0DE5">
      <w:pPr>
        <w:pStyle w:val="Zdorjovkd"/>
      </w:pPr>
      <w:r w:rsidRPr="006A0DE5">
        <w:t xml:space="preserve">      - 27123:27017</w:t>
      </w:r>
    </w:p>
    <w:p w14:paraId="31C44B23" w14:textId="77777777" w:rsidR="006A0DE5" w:rsidRPr="006A0DE5" w:rsidRDefault="006A0DE5" w:rsidP="006A0DE5">
      <w:pPr>
        <w:pStyle w:val="Zdorjovkd"/>
      </w:pPr>
      <w:r w:rsidRPr="006A0DE5">
        <w:t xml:space="preserve">    restart: </w:t>
      </w:r>
      <w:proofErr w:type="spellStart"/>
      <w:r w:rsidRPr="006A0DE5">
        <w:t>always</w:t>
      </w:r>
      <w:proofErr w:type="spellEnd"/>
    </w:p>
    <w:p w14:paraId="52835A2D" w14:textId="77777777" w:rsidR="006A0DE5" w:rsidRPr="006A0DE5" w:rsidRDefault="006A0DE5" w:rsidP="006A0DE5">
      <w:pPr>
        <w:pStyle w:val="Zdorjovkd"/>
      </w:pPr>
      <w:r w:rsidRPr="006A0DE5">
        <w:t xml:space="preserve">  shard1-2:</w:t>
      </w:r>
    </w:p>
    <w:p w14:paraId="14274FBC" w14:textId="77777777" w:rsidR="006A0DE5" w:rsidRPr="006A0DE5" w:rsidRDefault="006A0DE5" w:rsidP="006A0DE5">
      <w:pPr>
        <w:pStyle w:val="Zdorjovkd"/>
      </w:pPr>
      <w:r w:rsidRPr="006A0DE5">
        <w:t xml:space="preserve">    image: mongo:8.0.9</w:t>
      </w:r>
    </w:p>
    <w:p w14:paraId="432A9B8A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ntainer_name</w:t>
      </w:r>
      <w:proofErr w:type="spellEnd"/>
      <w:r w:rsidRPr="006A0DE5">
        <w:t>: shard-</w:t>
      </w:r>
      <w:proofErr w:type="gramStart"/>
      <w:r w:rsidRPr="006A0DE5">
        <w:t>1-node</w:t>
      </w:r>
      <w:proofErr w:type="gramEnd"/>
      <w:r w:rsidRPr="006A0DE5">
        <w:t>-2</w:t>
      </w:r>
    </w:p>
    <w:p w14:paraId="549DD878" w14:textId="77777777" w:rsidR="006A0DE5" w:rsidRPr="006A0DE5" w:rsidRDefault="006A0DE5" w:rsidP="006A0DE5">
      <w:pPr>
        <w:pStyle w:val="Zdorjovkd"/>
      </w:pPr>
      <w:r w:rsidRPr="006A0DE5">
        <w:t xml:space="preserve">    </w:t>
      </w:r>
      <w:proofErr w:type="spellStart"/>
      <w:r w:rsidRPr="006A0DE5">
        <w:t>command</w:t>
      </w:r>
      <w:proofErr w:type="spellEnd"/>
      <w:r w:rsidRPr="006A0DE5">
        <w:t xml:space="preserve">: </w:t>
      </w:r>
      <w:proofErr w:type="spellStart"/>
      <w:r w:rsidRPr="006A0DE5">
        <w:t>mongod</w:t>
      </w:r>
      <w:proofErr w:type="spellEnd"/>
      <w:r w:rsidRPr="006A0DE5">
        <w:t xml:space="preserve"> --port 27017 --</w:t>
      </w:r>
      <w:proofErr w:type="spellStart"/>
      <w:r w:rsidRPr="006A0DE5">
        <w:t>shardsvr</w:t>
      </w:r>
      <w:proofErr w:type="spellEnd"/>
      <w:r w:rsidRPr="006A0DE5">
        <w:t xml:space="preserve"> --</w:t>
      </w:r>
      <w:proofErr w:type="spellStart"/>
      <w:r w:rsidRPr="006A0DE5">
        <w:t>replSet</w:t>
      </w:r>
      <w:proofErr w:type="spellEnd"/>
      <w:r w:rsidRPr="006A0DE5">
        <w:t xml:space="preserve"> rs-shard-1 --</w:t>
      </w:r>
      <w:proofErr w:type="spellStart"/>
      <w:r w:rsidRPr="006A0DE5">
        <w:t>keyFile</w:t>
      </w:r>
      <w:proofErr w:type="spellEnd"/>
      <w:r w:rsidRPr="006A0DE5">
        <w:t xml:space="preserve"> 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</w:p>
    <w:p w14:paraId="46865D8B" w14:textId="77777777" w:rsidR="006A0DE5" w:rsidRPr="006A0DE5" w:rsidRDefault="006A0DE5" w:rsidP="006A0DE5">
      <w:pPr>
        <w:pStyle w:val="Zdorjovkd"/>
      </w:pPr>
      <w:r w:rsidRPr="006A0DE5">
        <w:lastRenderedPageBreak/>
        <w:t xml:space="preserve">    </w:t>
      </w:r>
      <w:proofErr w:type="spellStart"/>
      <w:r w:rsidRPr="006A0DE5">
        <w:t>volumes</w:t>
      </w:r>
      <w:proofErr w:type="spellEnd"/>
      <w:r w:rsidRPr="006A0DE5">
        <w:t>:</w:t>
      </w:r>
    </w:p>
    <w:p w14:paraId="2BBF7131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scripts</w:t>
      </w:r>
      <w:proofErr w:type="spellEnd"/>
      <w:r w:rsidRPr="006A0DE5">
        <w:t>:/</w:t>
      </w:r>
      <w:proofErr w:type="spellStart"/>
      <w:r w:rsidRPr="006A0DE5">
        <w:t>scripts</w:t>
      </w:r>
      <w:proofErr w:type="spellEnd"/>
    </w:p>
    <w:p w14:paraId="6A663A84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2_db:/data/</w:t>
      </w:r>
      <w:proofErr w:type="spellStart"/>
      <w:r w:rsidRPr="006A0DE5">
        <w:t>db</w:t>
      </w:r>
      <w:proofErr w:type="spellEnd"/>
    </w:p>
    <w:p w14:paraId="6EDFD25C" w14:textId="77777777" w:rsidR="006A0DE5" w:rsidRPr="006A0DE5" w:rsidRDefault="006A0DE5" w:rsidP="006A0DE5">
      <w:pPr>
        <w:pStyle w:val="Zdorjovkd"/>
      </w:pPr>
      <w:r w:rsidRPr="006A0DE5">
        <w:t xml:space="preserve">      - .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</w:t>
      </w:r>
      <w:proofErr w:type="spellEnd"/>
      <w:r w:rsidRPr="006A0DE5">
        <w:t>:/</w:t>
      </w:r>
      <w:proofErr w:type="spellStart"/>
      <w:r w:rsidRPr="006A0DE5">
        <w:t>keyfile</w:t>
      </w:r>
      <w:proofErr w:type="spellEnd"/>
      <w:r w:rsidRPr="006A0DE5">
        <w:t>/</w:t>
      </w:r>
      <w:proofErr w:type="spellStart"/>
      <w:r w:rsidRPr="006A0DE5">
        <w:t>mongodb-keyfile:ro</w:t>
      </w:r>
      <w:proofErr w:type="spellEnd"/>
    </w:p>
    <w:p w14:paraId="1B960FA8" w14:textId="77777777" w:rsidR="006A0DE5" w:rsidRPr="006A0DE5" w:rsidRDefault="006A0DE5" w:rsidP="006A0DE5">
      <w:pPr>
        <w:pStyle w:val="Zdorjovkd"/>
      </w:pPr>
      <w:r w:rsidRPr="006A0DE5">
        <w:t xml:space="preserve">      - ./data/mongodb_cluster_shard1_2_config:/data/</w:t>
      </w:r>
      <w:proofErr w:type="spellStart"/>
      <w:r w:rsidRPr="006A0DE5">
        <w:t>configdb</w:t>
      </w:r>
      <w:proofErr w:type="spellEnd"/>
    </w:p>
    <w:p w14:paraId="66E359CD" w14:textId="77777777" w:rsidR="006A0DE5" w:rsidRPr="006A0DE5" w:rsidRDefault="006A0DE5" w:rsidP="00730563">
      <w:pPr>
        <w:pStyle w:val="Zdorjovkd"/>
      </w:pPr>
      <w:r w:rsidRPr="006A0DE5">
        <w:t xml:space="preserve">    </w:t>
      </w:r>
      <w:proofErr w:type="spellStart"/>
      <w:r w:rsidRPr="006A0DE5">
        <w:t>ports</w:t>
      </w:r>
      <w:proofErr w:type="spellEnd"/>
      <w:r w:rsidRPr="006A0DE5">
        <w:t>:</w:t>
      </w:r>
    </w:p>
    <w:p w14:paraId="3AF8E909" w14:textId="77777777" w:rsidR="006A0DE5" w:rsidRPr="006A0DE5" w:rsidRDefault="006A0DE5" w:rsidP="00730563">
      <w:pPr>
        <w:pStyle w:val="Zdorjovkd"/>
      </w:pPr>
      <w:r w:rsidRPr="006A0DE5">
        <w:t xml:space="preserve">      - 27124:27017</w:t>
      </w:r>
    </w:p>
    <w:p w14:paraId="32914B5A" w14:textId="77777777" w:rsidR="00730563" w:rsidRDefault="006A0DE5" w:rsidP="00730563">
      <w:pPr>
        <w:pStyle w:val="Zdorjovkd"/>
      </w:pPr>
      <w:r w:rsidRPr="006A0DE5">
        <w:t xml:space="preserve">    restart: </w:t>
      </w:r>
      <w:proofErr w:type="spellStart"/>
      <w:r w:rsidRPr="006A0DE5">
        <w:t>always</w:t>
      </w:r>
      <w:proofErr w:type="spellEnd"/>
      <w:r w:rsidRPr="006A0DE5">
        <w:t xml:space="preserve"> </w:t>
      </w:r>
    </w:p>
    <w:p w14:paraId="5EF88090" w14:textId="77777777" w:rsidR="00730563" w:rsidRDefault="006A0DE5" w:rsidP="00730563">
      <w:r w:rsidRPr="00730563">
        <w:t xml:space="preserve">Ukázka vytvoření </w:t>
      </w:r>
      <w:proofErr w:type="spellStart"/>
      <w:r w:rsidRPr="00730563">
        <w:t>shardu</w:t>
      </w:r>
      <w:proofErr w:type="spellEnd"/>
      <w:r w:rsidRPr="00730563">
        <w:t xml:space="preserve"> (v projektu jsou tři </w:t>
      </w:r>
      <w:proofErr w:type="spellStart"/>
      <w:r w:rsidRPr="00730563">
        <w:t>shary</w:t>
      </w:r>
      <w:proofErr w:type="spellEnd"/>
      <w:r w:rsidRPr="00730563">
        <w:t>).</w:t>
      </w:r>
      <w:r w:rsidR="00730563">
        <w:t xml:space="preserve"> Primární </w:t>
      </w:r>
      <w:proofErr w:type="spellStart"/>
      <w:r w:rsidR="00730563">
        <w:t>shard</w:t>
      </w:r>
      <w:proofErr w:type="spellEnd"/>
      <w:r w:rsidR="00730563">
        <w:t xml:space="preserve"> (shard1-0) má link na shard1-1 a shard1-2.</w:t>
      </w:r>
    </w:p>
    <w:p w14:paraId="522A0687" w14:textId="3160819C" w:rsidR="00730563" w:rsidRDefault="00730563" w:rsidP="00730563">
      <w:proofErr w:type="spellStart"/>
      <w:r w:rsidRPr="00730563">
        <w:rPr>
          <w:b/>
          <w:bCs/>
        </w:rPr>
        <w:t>mongod</w:t>
      </w:r>
      <w:proofErr w:type="spellEnd"/>
      <w:r w:rsidRPr="00730563">
        <w:rPr>
          <w:b/>
          <w:bCs/>
        </w:rPr>
        <w:t xml:space="preserve"> </w:t>
      </w:r>
      <w:r>
        <w:rPr>
          <w:b/>
          <w:bCs/>
        </w:rPr>
        <w:t>–</w:t>
      </w:r>
      <w:proofErr w:type="spellStart"/>
      <w:r w:rsidRPr="00730563">
        <w:rPr>
          <w:b/>
          <w:bCs/>
        </w:rPr>
        <w:t>shardsvr</w:t>
      </w:r>
      <w:proofErr w:type="spellEnd"/>
      <w:r>
        <w:rPr>
          <w:b/>
          <w:bCs/>
        </w:rPr>
        <w:t xml:space="preserve">: </w:t>
      </w:r>
      <w:r w:rsidRPr="00730563">
        <w:t xml:space="preserve">nastavuje instanci jako </w:t>
      </w:r>
      <w:proofErr w:type="spellStart"/>
      <w:r w:rsidRPr="00730563">
        <w:t>shard</w:t>
      </w:r>
      <w:proofErr w:type="spellEnd"/>
    </w:p>
    <w:p w14:paraId="5F13EABF" w14:textId="2DF1A696" w:rsidR="00730563" w:rsidRDefault="00730563" w:rsidP="00730563">
      <w:r w:rsidRPr="00730563">
        <w:rPr>
          <w:b/>
          <w:bCs/>
        </w:rPr>
        <w:t>--</w:t>
      </w:r>
      <w:proofErr w:type="spellStart"/>
      <w:r w:rsidRPr="00730563">
        <w:rPr>
          <w:b/>
          <w:bCs/>
        </w:rPr>
        <w:t>replSet</w:t>
      </w:r>
      <w:proofErr w:type="spellEnd"/>
      <w:r w:rsidRPr="00730563">
        <w:rPr>
          <w:b/>
          <w:bCs/>
        </w:rPr>
        <w:t xml:space="preserve"> rs-shard-1</w:t>
      </w:r>
      <w:r>
        <w:rPr>
          <w:b/>
          <w:bCs/>
        </w:rPr>
        <w:t xml:space="preserve">: </w:t>
      </w:r>
      <w:r>
        <w:t xml:space="preserve">přiřazuje </w:t>
      </w:r>
      <w:proofErr w:type="spellStart"/>
      <w:r>
        <w:t>shard</w:t>
      </w:r>
      <w:proofErr w:type="spellEnd"/>
      <w:r>
        <w:t xml:space="preserve"> do replika setu</w:t>
      </w:r>
    </w:p>
    <w:p w14:paraId="2383B951" w14:textId="77777777" w:rsidR="00730563" w:rsidRDefault="00730563" w:rsidP="00730563">
      <w:pPr>
        <w:pStyle w:val="Zdorjovkd"/>
      </w:pPr>
      <w:proofErr w:type="spellStart"/>
      <w:r>
        <w:t>volumes</w:t>
      </w:r>
      <w:proofErr w:type="spellEnd"/>
      <w:r>
        <w:t>:</w:t>
      </w:r>
    </w:p>
    <w:p w14:paraId="0F692621" w14:textId="77777777" w:rsidR="00730563" w:rsidRDefault="00730563" w:rsidP="00730563">
      <w:pPr>
        <w:pStyle w:val="Zdorjovkd"/>
      </w:pPr>
      <w:r>
        <w:t xml:space="preserve">  mongodb_cluster_router1_db:</w:t>
      </w:r>
    </w:p>
    <w:p w14:paraId="25B635FB" w14:textId="59127538" w:rsidR="00730563" w:rsidRDefault="00730563" w:rsidP="00730563">
      <w:pPr>
        <w:pStyle w:val="Zdorjovkd"/>
      </w:pPr>
      <w:r>
        <w:t xml:space="preserve">  mongodb_cluster_router1_config:</w:t>
      </w:r>
    </w:p>
    <w:p w14:paraId="5A419614" w14:textId="77777777" w:rsidR="00730563" w:rsidRDefault="00730563" w:rsidP="00730563">
      <w:pPr>
        <w:pStyle w:val="Zdorjovkd"/>
      </w:pPr>
      <w:r>
        <w:t xml:space="preserve">  mongodb_cluster_router2_db:</w:t>
      </w:r>
    </w:p>
    <w:p w14:paraId="002B171E" w14:textId="3427C3C1" w:rsidR="00730563" w:rsidRDefault="00730563" w:rsidP="00730563">
      <w:pPr>
        <w:pStyle w:val="Zdorjovkd"/>
      </w:pPr>
      <w:r>
        <w:t xml:space="preserve">  mongodb_cluster_router2_config:</w:t>
      </w:r>
    </w:p>
    <w:p w14:paraId="102297DE" w14:textId="77777777" w:rsidR="00730563" w:rsidRDefault="00730563" w:rsidP="00730563">
      <w:pPr>
        <w:pStyle w:val="Zdorjovkd"/>
      </w:pPr>
      <w:r>
        <w:t xml:space="preserve">  mongodb_cluster_router3_db:</w:t>
      </w:r>
    </w:p>
    <w:p w14:paraId="2C776450" w14:textId="748D97DB" w:rsidR="00730563" w:rsidRDefault="00730563" w:rsidP="00730563">
      <w:pPr>
        <w:pStyle w:val="Zdorjovkd"/>
      </w:pPr>
      <w:r>
        <w:t xml:space="preserve">  mongodb_cluster_router3_config:</w:t>
      </w:r>
    </w:p>
    <w:p w14:paraId="7B500A10" w14:textId="77777777" w:rsidR="00730563" w:rsidRDefault="00730563" w:rsidP="00730563">
      <w:pPr>
        <w:pStyle w:val="Zdorjovkd"/>
      </w:pPr>
      <w:r>
        <w:t xml:space="preserve">  mongodb_cluster_configsvr1_db:</w:t>
      </w:r>
    </w:p>
    <w:p w14:paraId="14C1B8B5" w14:textId="7707971B" w:rsidR="00730563" w:rsidRDefault="00730563" w:rsidP="00730563">
      <w:pPr>
        <w:pStyle w:val="Zdorjovkd"/>
      </w:pPr>
      <w:r>
        <w:t xml:space="preserve">  mongodb_cluster_configsvr1_config:</w:t>
      </w:r>
    </w:p>
    <w:p w14:paraId="66D7B797" w14:textId="77777777" w:rsidR="00730563" w:rsidRDefault="00730563" w:rsidP="00730563">
      <w:pPr>
        <w:pStyle w:val="Zdorjovkd"/>
      </w:pPr>
      <w:r>
        <w:t xml:space="preserve">  mongodb_cluster_configsvr2_db:</w:t>
      </w:r>
    </w:p>
    <w:p w14:paraId="49FBCD28" w14:textId="793CCC09" w:rsidR="00730563" w:rsidRDefault="00730563" w:rsidP="00730563">
      <w:pPr>
        <w:pStyle w:val="Zdorjovkd"/>
      </w:pPr>
      <w:r>
        <w:t xml:space="preserve">  mongodb_cluster_configsvr2_config:</w:t>
      </w:r>
    </w:p>
    <w:p w14:paraId="5BFA5D5B" w14:textId="77777777" w:rsidR="00730563" w:rsidRDefault="00730563" w:rsidP="00730563">
      <w:pPr>
        <w:pStyle w:val="Zdorjovkd"/>
      </w:pPr>
      <w:r>
        <w:t xml:space="preserve">  mongodb_cluster_configsvr3_db:</w:t>
      </w:r>
    </w:p>
    <w:p w14:paraId="5854C1F8" w14:textId="2C6C5E65" w:rsidR="00730563" w:rsidRDefault="00730563" w:rsidP="00730563">
      <w:pPr>
        <w:pStyle w:val="Zdorjovkd"/>
      </w:pPr>
      <w:r>
        <w:t xml:space="preserve">  mongodb_cluster_configsvr3_config:</w:t>
      </w:r>
    </w:p>
    <w:p w14:paraId="46A22AE6" w14:textId="77777777" w:rsidR="00730563" w:rsidRDefault="00730563" w:rsidP="00730563">
      <w:pPr>
        <w:pStyle w:val="Zdorjovkd"/>
      </w:pPr>
      <w:r>
        <w:t xml:space="preserve">  mongodb_cluster_shard1_0_db:</w:t>
      </w:r>
    </w:p>
    <w:p w14:paraId="0556DEFD" w14:textId="546E1C89" w:rsidR="00730563" w:rsidRDefault="00730563" w:rsidP="00730563">
      <w:pPr>
        <w:pStyle w:val="Zdorjovkd"/>
      </w:pPr>
      <w:r>
        <w:t xml:space="preserve">  mongodb_cluster_shard1_0_config:</w:t>
      </w:r>
    </w:p>
    <w:p w14:paraId="70B5433C" w14:textId="77777777" w:rsidR="00730563" w:rsidRDefault="00730563" w:rsidP="00730563">
      <w:pPr>
        <w:pStyle w:val="Zdorjovkd"/>
      </w:pPr>
      <w:r>
        <w:t xml:space="preserve">  mongodb_cluster_shard1_1_db:</w:t>
      </w:r>
    </w:p>
    <w:p w14:paraId="0036B8D4" w14:textId="1F49976D" w:rsidR="00730563" w:rsidRDefault="00730563" w:rsidP="00730563">
      <w:pPr>
        <w:pStyle w:val="Zdorjovkd"/>
      </w:pPr>
      <w:r>
        <w:t xml:space="preserve">  mongodb_cluster_shard1_1_config:</w:t>
      </w:r>
    </w:p>
    <w:p w14:paraId="4E5D4434" w14:textId="77777777" w:rsidR="00730563" w:rsidRDefault="00730563" w:rsidP="00730563">
      <w:pPr>
        <w:pStyle w:val="Zdorjovkd"/>
      </w:pPr>
      <w:r>
        <w:t xml:space="preserve">  mongodb_cluster_shard1_2_db:</w:t>
      </w:r>
    </w:p>
    <w:p w14:paraId="206BFE20" w14:textId="6542FA66" w:rsidR="00730563" w:rsidRDefault="00730563" w:rsidP="00730563">
      <w:pPr>
        <w:pStyle w:val="Zdorjovkd"/>
      </w:pPr>
      <w:r>
        <w:t xml:space="preserve">  mongodb_cluster_shard1_2_config:</w:t>
      </w:r>
    </w:p>
    <w:p w14:paraId="6A00C40D" w14:textId="77777777" w:rsidR="00730563" w:rsidRDefault="00730563" w:rsidP="00730563">
      <w:pPr>
        <w:pStyle w:val="Zdorjovkd"/>
      </w:pPr>
      <w:r>
        <w:t xml:space="preserve">  mongodb_cluster_shard2_0_db:</w:t>
      </w:r>
    </w:p>
    <w:p w14:paraId="2A7FB5D2" w14:textId="558D1809" w:rsidR="00730563" w:rsidRDefault="00730563" w:rsidP="00730563">
      <w:pPr>
        <w:pStyle w:val="Zdorjovkd"/>
      </w:pPr>
      <w:r>
        <w:t xml:space="preserve">  mongodb_cluster_shard2_0_config:</w:t>
      </w:r>
    </w:p>
    <w:p w14:paraId="006F0246" w14:textId="77777777" w:rsidR="00730563" w:rsidRDefault="00730563" w:rsidP="00730563">
      <w:pPr>
        <w:pStyle w:val="Zdorjovkd"/>
      </w:pPr>
      <w:r>
        <w:t xml:space="preserve">  mongodb_cluster_shard2_1_db:</w:t>
      </w:r>
    </w:p>
    <w:p w14:paraId="2CE5DD63" w14:textId="20DFEA36" w:rsidR="00730563" w:rsidRDefault="00730563" w:rsidP="00730563">
      <w:pPr>
        <w:pStyle w:val="Zdorjovkd"/>
      </w:pPr>
      <w:r>
        <w:t xml:space="preserve">  mongodb_cluster_shard2_1_config:</w:t>
      </w:r>
    </w:p>
    <w:p w14:paraId="096AF117" w14:textId="77777777" w:rsidR="00730563" w:rsidRDefault="00730563" w:rsidP="00730563">
      <w:pPr>
        <w:pStyle w:val="Zdorjovkd"/>
      </w:pPr>
      <w:r>
        <w:t xml:space="preserve">  mongodb_cluster_shard2_2_db:</w:t>
      </w:r>
    </w:p>
    <w:p w14:paraId="7DDF61E0" w14:textId="4928E465" w:rsidR="00730563" w:rsidRDefault="00730563" w:rsidP="00730563">
      <w:pPr>
        <w:pStyle w:val="Zdorjovkd"/>
      </w:pPr>
      <w:r>
        <w:t xml:space="preserve">  mongodb_cluster_shard2_2_config:</w:t>
      </w:r>
    </w:p>
    <w:p w14:paraId="7DBAC2BC" w14:textId="77777777" w:rsidR="00730563" w:rsidRDefault="00730563" w:rsidP="00730563">
      <w:pPr>
        <w:pStyle w:val="Zdorjovkd"/>
      </w:pPr>
      <w:r>
        <w:t xml:space="preserve">  mongodb_cluster_shard3_0_db:</w:t>
      </w:r>
    </w:p>
    <w:p w14:paraId="6CFD884C" w14:textId="40CEDB2C" w:rsidR="00730563" w:rsidRDefault="00730563" w:rsidP="00730563">
      <w:pPr>
        <w:pStyle w:val="Zdorjovkd"/>
      </w:pPr>
      <w:r>
        <w:t xml:space="preserve">  mongodb_cluster_shard3_0_config:</w:t>
      </w:r>
    </w:p>
    <w:p w14:paraId="5562AE37" w14:textId="77777777" w:rsidR="00730563" w:rsidRDefault="00730563" w:rsidP="00730563">
      <w:pPr>
        <w:pStyle w:val="Zdorjovkd"/>
      </w:pPr>
      <w:r>
        <w:t xml:space="preserve">  mongodb_cluster_shard3_1_db:</w:t>
      </w:r>
    </w:p>
    <w:p w14:paraId="4C246C75" w14:textId="5ABAF0B6" w:rsidR="00730563" w:rsidRDefault="00730563" w:rsidP="00730563">
      <w:pPr>
        <w:pStyle w:val="Zdorjovkd"/>
      </w:pPr>
      <w:r>
        <w:t xml:space="preserve">  mongodb_cluster_shard3_1_config:</w:t>
      </w:r>
    </w:p>
    <w:p w14:paraId="2C61A9BC" w14:textId="77777777" w:rsidR="00730563" w:rsidRDefault="00730563" w:rsidP="00730563">
      <w:pPr>
        <w:pStyle w:val="Zdorjovkd"/>
      </w:pPr>
      <w:r>
        <w:t xml:space="preserve">  mongodb_cluster_shard3_2_db:</w:t>
      </w:r>
    </w:p>
    <w:p w14:paraId="225A1850" w14:textId="39B953FC" w:rsidR="00730563" w:rsidRDefault="00730563" w:rsidP="00730563">
      <w:pPr>
        <w:pStyle w:val="Zdorjovkd"/>
      </w:pPr>
      <w:r>
        <w:t xml:space="preserve">  mongodb_cluster_shard3_2_config:</w:t>
      </w:r>
    </w:p>
    <w:p w14:paraId="418E0B0D" w14:textId="293B363B" w:rsidR="00730563" w:rsidRPr="00730563" w:rsidRDefault="00730563" w:rsidP="00730563">
      <w:r>
        <w:t xml:space="preserve">Každý kontejner má vlastní svazek, to slouží k perzistenci dat na hostitelském počítači. </w:t>
      </w:r>
    </w:p>
    <w:p w14:paraId="61ADBA8F" w14:textId="02DCEAEB" w:rsidR="002F449C" w:rsidRDefault="002F449C" w:rsidP="002F449C">
      <w:pPr>
        <w:pStyle w:val="Nadpis2"/>
      </w:pPr>
      <w:bookmarkStart w:id="18" w:name="_Toc197790863"/>
      <w:r>
        <w:t>Instalace</w:t>
      </w:r>
      <w:bookmarkEnd w:id="18"/>
    </w:p>
    <w:p w14:paraId="60DAE51A" w14:textId="34221143" w:rsidR="002F449C" w:rsidRDefault="00502254" w:rsidP="002F449C">
      <w:r>
        <w:t xml:space="preserve">Instalace probíhá automaticky spuštěním init.sh. Script nejdříve vytvoří </w:t>
      </w:r>
      <w:proofErr w:type="spellStart"/>
      <w:r>
        <w:t>keyfile</w:t>
      </w:r>
      <w:proofErr w:type="spellEnd"/>
      <w:r>
        <w:t xml:space="preserve"> a následně spustí </w:t>
      </w:r>
      <w:proofErr w:type="spellStart"/>
      <w:r>
        <w:t>docker-compose</w:t>
      </w:r>
      <w:proofErr w:type="spellEnd"/>
      <w:r>
        <w:t xml:space="preserve"> a cluster nastaví. Na import dat je připraven import.py script.</w:t>
      </w:r>
    </w:p>
    <w:p w14:paraId="49CD7576" w14:textId="77777777" w:rsidR="002F449C" w:rsidRPr="002F449C" w:rsidRDefault="002F449C" w:rsidP="002F449C"/>
    <w:p w14:paraId="0F28F3BC" w14:textId="307DBBF5" w:rsidR="002F449C" w:rsidRDefault="002F449C">
      <w:r>
        <w:br w:type="page"/>
      </w:r>
    </w:p>
    <w:p w14:paraId="53BFF81A" w14:textId="03ACF7BE" w:rsidR="0045430E" w:rsidRDefault="0045430E" w:rsidP="0045430E">
      <w:pPr>
        <w:pStyle w:val="Nadpis1"/>
      </w:pPr>
      <w:bookmarkStart w:id="19" w:name="_Toc197790864"/>
      <w:r>
        <w:lastRenderedPageBreak/>
        <w:t>Případy užití a případové studie</w:t>
      </w:r>
      <w:bookmarkEnd w:id="19"/>
    </w:p>
    <w:p w14:paraId="23B9667E" w14:textId="2A7A11AE" w:rsidR="0045430E" w:rsidRDefault="00DB423C" w:rsidP="0045430E">
      <w:proofErr w:type="spellStart"/>
      <w:r>
        <w:t>MongoDB</w:t>
      </w:r>
      <w:proofErr w:type="spellEnd"/>
      <w:r>
        <w:t xml:space="preserve"> je dokumentová databáze. </w:t>
      </w:r>
      <w:r w:rsidRPr="00DB423C">
        <w:t>Díky své flexibilní struktuře bez pevného schématu, podpoře horizontálního škálování a schopnosti pracovat s velkými objemy dat v reálném čase je vhodná pro systémy, kde se očekává rychlý růst nebo vysoká variabilita dat.</w:t>
      </w:r>
      <w:r>
        <w:t xml:space="preserve"> </w:t>
      </w:r>
      <w:r w:rsidRPr="00DB423C">
        <w:t>Typickými případy užití jsou moderní webové a mobilní aplikace, e-</w:t>
      </w:r>
      <w:proofErr w:type="spellStart"/>
      <w:r w:rsidRPr="00DB423C">
        <w:t>commerce</w:t>
      </w:r>
      <w:proofErr w:type="spellEnd"/>
      <w:r w:rsidRPr="00DB423C">
        <w:t xml:space="preserve"> platformy, systémy pro sběr a analýzu telemetrických dat</w:t>
      </w:r>
      <w:r>
        <w:t xml:space="preserve">, </w:t>
      </w:r>
      <w:r w:rsidRPr="00DB423C">
        <w:t>analytické nástroje či personalizační systémy.</w:t>
      </w:r>
    </w:p>
    <w:p w14:paraId="61C8EFD0" w14:textId="2F1EF67C" w:rsidR="00DB423C" w:rsidRDefault="00DB423C" w:rsidP="0045430E">
      <w:r>
        <w:t xml:space="preserve">Vzhledem k typu dat, kterými se tato semestrální práce zabývá, je </w:t>
      </w:r>
      <w:proofErr w:type="spellStart"/>
      <w:r>
        <w:t>MongoDB</w:t>
      </w:r>
      <w:proofErr w:type="spellEnd"/>
      <w:r>
        <w:t xml:space="preserve"> vhodné, protože se jedná o data bez pevné dat, která definují časové úseky, proto by využití SQL databáze nebylo vhodné. Databáze dovoluje s daty snadno pracovat a propojovat je napříč kolekcemi. Projekt je tedy případem užití </w:t>
      </w:r>
      <w:proofErr w:type="spellStart"/>
      <w:r>
        <w:t>MongoDB</w:t>
      </w:r>
      <w:proofErr w:type="spellEnd"/>
      <w:r>
        <w:t xml:space="preserve"> k ukládání a práci s telemetrickými dat</w:t>
      </w:r>
      <w:r w:rsidR="005E0CB7">
        <w:t>y.</w:t>
      </w:r>
    </w:p>
    <w:p w14:paraId="647EDE15" w14:textId="77777777" w:rsidR="005E0CB7" w:rsidRDefault="005E0CB7" w:rsidP="0045430E">
      <w:r>
        <w:t xml:space="preserve">Důvodem využití </w:t>
      </w:r>
      <w:proofErr w:type="spellStart"/>
      <w:r>
        <w:t>MongoDB</w:t>
      </w:r>
      <w:proofErr w:type="spellEnd"/>
      <w:r>
        <w:t xml:space="preserve"> místo jiné </w:t>
      </w:r>
      <w:proofErr w:type="spellStart"/>
      <w:r>
        <w:t>NoSQL</w:t>
      </w:r>
      <w:proofErr w:type="spellEnd"/>
      <w:r>
        <w:t xml:space="preserve"> databáze je povaha a struktura využitých dat.</w:t>
      </w:r>
    </w:p>
    <w:p w14:paraId="023490A9" w14:textId="00A4BA9F" w:rsidR="005E0CB7" w:rsidRDefault="005E0CB7" w:rsidP="005E0CB7">
      <w:pPr>
        <w:pStyle w:val="Nadpis2"/>
      </w:pPr>
      <w:r>
        <w:t>Případové studie</w:t>
      </w:r>
    </w:p>
    <w:p w14:paraId="631E2B63" w14:textId="54663C1E" w:rsidR="00852295" w:rsidRPr="00852295" w:rsidRDefault="005E0CB7" w:rsidP="00852295">
      <w:pPr>
        <w:pStyle w:val="Nadpis3"/>
      </w:pPr>
      <w:r w:rsidRPr="005E0CB7">
        <w:t>Forbes</w:t>
      </w:r>
    </w:p>
    <w:p w14:paraId="12EE284A" w14:textId="77777777" w:rsidR="00852295" w:rsidRDefault="004C7523" w:rsidP="00852295">
      <w:r w:rsidRPr="004C7523">
        <w:t xml:space="preserve">Forbes je skvělým příkladem toho, jak je </w:t>
      </w:r>
      <w:proofErr w:type="spellStart"/>
      <w:r w:rsidRPr="004C7523">
        <w:t>MongoDB</w:t>
      </w:r>
      <w:proofErr w:type="spellEnd"/>
      <w:r w:rsidRPr="004C7523">
        <w:t xml:space="preserve"> velmi škálovatelné pro amatérské použití jednotlivými vývojáři až po podniky, které mají více než 100 milionů unikátních uživatelů přistupujících z různých zařízení. </w:t>
      </w:r>
      <w:proofErr w:type="spellStart"/>
      <w:r w:rsidRPr="004C7523">
        <w:t>MongoDB</w:t>
      </w:r>
      <w:proofErr w:type="spellEnd"/>
      <w:r w:rsidRPr="004C7523">
        <w:t xml:space="preserve"> má horizontální škálovatelnost, která umožňuje rychlé rozšíření bez nutnosti úplného nebo částečného vypnutí serverů. Pro </w:t>
      </w:r>
      <w:r>
        <w:t>rostoucí</w:t>
      </w:r>
      <w:r w:rsidRPr="004C7523">
        <w:t xml:space="preserve"> podnik je to velmi výhodné a zvyšuje to rychlost vývoje. Jedním z nejdůležitějších pilířů každé webové stránky je rychlost a doba odezvy. </w:t>
      </w:r>
      <w:proofErr w:type="spellStart"/>
      <w:r w:rsidRPr="004C7523">
        <w:t>MongoDB</w:t>
      </w:r>
      <w:proofErr w:type="spellEnd"/>
      <w:r w:rsidRPr="004C7523">
        <w:t xml:space="preserve"> je v průměru 7krát rychlejší než SQL. To poskytuje uživatelům na webu plynulejší zážitek, protože rychleji reaguje na požadavky na přístup a načítání. Kromě toho má Forbes mnoho složitých dat, která je třeba uložit. Složitá data se týkají rozmanitosti vstupních dat. Integrace těchto dat pomocí tradičních databázových přístupů byla náročným úkolem. </w:t>
      </w:r>
      <w:proofErr w:type="spellStart"/>
      <w:r w:rsidRPr="004C7523">
        <w:t>MongoDB</w:t>
      </w:r>
      <w:proofErr w:type="spellEnd"/>
      <w:r w:rsidRPr="004C7523">
        <w:t xml:space="preserve"> nabízí jednodušší způsob ukládání nestrukturovaných dat v polo-strukturované podobě. Jedním z nejdůležitějších pilířů vývoje je spolupráce mezi vývojáři. </w:t>
      </w:r>
      <w:proofErr w:type="spellStart"/>
      <w:r w:rsidRPr="004C7523">
        <w:t>MongoDB</w:t>
      </w:r>
      <w:proofErr w:type="spellEnd"/>
      <w:r w:rsidRPr="004C7523">
        <w:t xml:space="preserve"> podporuje snadné nástroje pro spolupráci a následuje agilní paradigma. Kromě toho je kód </w:t>
      </w:r>
      <w:proofErr w:type="spellStart"/>
      <w:r w:rsidRPr="004C7523">
        <w:t>MongoDB</w:t>
      </w:r>
      <w:proofErr w:type="spellEnd"/>
      <w:r w:rsidRPr="004C7523">
        <w:t xml:space="preserve"> přátelský k jiným jazykům, což usnadňuje jeho integraci než psaní dotazů v SQL. Navzdory tomu, že CTO Forbesu jasně uvedl, že používají Google Cloud, výhody používání </w:t>
      </w:r>
      <w:proofErr w:type="spellStart"/>
      <w:r w:rsidRPr="004C7523">
        <w:t>MongoDB</w:t>
      </w:r>
      <w:proofErr w:type="spellEnd"/>
      <w:r w:rsidRPr="004C7523">
        <w:t xml:space="preserve"> stále otevírají dveře pro hybridní cloudový systém, protože je snadno škálovatelný. Navíc pokud má Forbes nějaká citlivá data, která je třeba uchovávat on-</w:t>
      </w:r>
      <w:proofErr w:type="spellStart"/>
      <w:r w:rsidRPr="004C7523">
        <w:t>premises</w:t>
      </w:r>
      <w:proofErr w:type="spellEnd"/>
      <w:r w:rsidRPr="004C7523">
        <w:t xml:space="preserve">, bude je možné snadno komunikovat s Google Cloud, protože hybridní přístup není v rozporu s vývojem </w:t>
      </w:r>
      <w:proofErr w:type="spellStart"/>
      <w:r w:rsidRPr="004C7523">
        <w:t>MongoDB.</w:t>
      </w:r>
      <w:proofErr w:type="spellEnd"/>
    </w:p>
    <w:p w14:paraId="502C0A7C" w14:textId="58997A1A" w:rsidR="009E043E" w:rsidRDefault="00852295" w:rsidP="00852295">
      <w:r>
        <w:t>Z</w:t>
      </w:r>
      <w:r w:rsidR="004C7523">
        <w:t>droj:</w:t>
      </w:r>
      <w:r w:rsidR="009E043E">
        <w:fldChar w:fldCharType="begin"/>
      </w:r>
      <w:r w:rsidR="009E043E">
        <w:instrText xml:space="preserve"> ADDIN ZOTERO_ITEM CSL_CITATION {"citationID":"d8N1Ftxw","properties":{"formattedCitation":"[1]","plainCitation":"[1]","noteIndex":0},"citationItems":[{"id":116,"uris":["http://zotero.org/users/local/65YXGjBB/items/TN4FXJXR"],"itemData":{"id":116,"type":"webpage","abstract":"PDF | This paper covers a case study for MongoDB in Forbes. Forbes is considered one of the big names that use MongoDB. Besides, they publish a piece of... | Find, read and cite all the research you need on ResearchGate","container-title":"ResearchGate","language":"en","note":"DOI: 10.13140/RG.2.2.32766.46408","title":"(PDF) MongoDB Case Study on Forbes","URL":"https://www.researchgate.net/publication/360743335_MongoDB_Case_Study_on_Forbes","accessed":{"date-parts":[["2025",5,10]]}}}],"schema":"https://github.com/citation-style-language/schema/raw/master/csl-citation.json"} </w:instrText>
      </w:r>
      <w:r w:rsidR="009E043E">
        <w:fldChar w:fldCharType="separate"/>
      </w:r>
      <w:r w:rsidR="009E043E" w:rsidRPr="009E043E">
        <w:t>[1]</w:t>
      </w:r>
      <w:r w:rsidR="009E043E">
        <w:fldChar w:fldCharType="end"/>
      </w:r>
    </w:p>
    <w:p w14:paraId="4DA02A43" w14:textId="77777777" w:rsidR="00852295" w:rsidRPr="00852295" w:rsidRDefault="00852295" w:rsidP="00852295">
      <w:pPr>
        <w:pStyle w:val="Nadpis3"/>
        <w:spacing w:before="100" w:beforeAutospacing="1" w:after="100" w:afterAutospacing="1" w:line="240" w:lineRule="auto"/>
        <w:rPr>
          <w:rFonts w:eastAsia="Times New Roman"/>
          <w:lang w:val="en-GB" w:eastAsia="en-GB"/>
        </w:rPr>
      </w:pPr>
      <w:r>
        <w:lastRenderedPageBreak/>
        <w:t xml:space="preserve">Square </w:t>
      </w:r>
      <w:proofErr w:type="spellStart"/>
      <w:r>
        <w:t>Enix</w:t>
      </w:r>
      <w:proofErr w:type="spellEnd"/>
    </w:p>
    <w:p w14:paraId="2B6CB0CB" w14:textId="77777777" w:rsidR="00852295" w:rsidRDefault="00852295" w:rsidP="00852295">
      <w:r>
        <w:t xml:space="preserve">Společnost Square </w:t>
      </w:r>
      <w:proofErr w:type="spellStart"/>
      <w:r>
        <w:t>Enix</w:t>
      </w:r>
      <w:proofErr w:type="spellEnd"/>
      <w:r>
        <w:t>, známá po celém světě svými herními tituly, čelila problémům se škálovatelností a spolehlivostí své infrastruktury, která byla založena na tradičních relačních databázích. Tyto systémy nedokázaly dostatečně pružně reagovat na rostoucí nároky online herních služeb, které vyžadují nepřetržitou dostupnost, rychlou odezvu a schopnost pracovat s různorodými daty v reálném čase.</w:t>
      </w:r>
      <w:r>
        <w:t xml:space="preserve"> </w:t>
      </w:r>
      <w:r>
        <w:t xml:space="preserve">Aby tyto výzvy překonali, rozhodli se inženýři Square </w:t>
      </w:r>
      <w:proofErr w:type="spellStart"/>
      <w:r>
        <w:t>Enix</w:t>
      </w:r>
      <w:proofErr w:type="spellEnd"/>
      <w:r>
        <w:t xml:space="preserve"> přejít na databázovou platformu </w:t>
      </w:r>
      <w:proofErr w:type="spellStart"/>
      <w:r>
        <w:t>MongoDB</w:t>
      </w:r>
      <w:proofErr w:type="spellEnd"/>
      <w:r>
        <w:t xml:space="preserve"> Atlas. Tato moderní dokumentová databáze jim umožnila konsolidovat různé databázové instance do jednoho efektivního systému, který je snadno škálovatelný a lépe odpovídá dynamickým požadavkům herního prostředí. Díky flexibilnímu datovému modelu </w:t>
      </w:r>
      <w:proofErr w:type="spellStart"/>
      <w:r>
        <w:t>MongoDB</w:t>
      </w:r>
      <w:proofErr w:type="spellEnd"/>
      <w:r>
        <w:t xml:space="preserve"> mohli vývojáři rychleji iterovat a přizpůsobovat aplikace měnícím se požadavkům hráčů.</w:t>
      </w:r>
      <w:r>
        <w:t xml:space="preserve"> </w:t>
      </w:r>
      <w:r>
        <w:t xml:space="preserve">Nasazením </w:t>
      </w:r>
      <w:proofErr w:type="spellStart"/>
      <w:r>
        <w:t>MongoDB</w:t>
      </w:r>
      <w:proofErr w:type="spellEnd"/>
      <w:r>
        <w:t xml:space="preserve"> se Square </w:t>
      </w:r>
      <w:proofErr w:type="spellStart"/>
      <w:r>
        <w:t>Enix</w:t>
      </w:r>
      <w:proofErr w:type="spellEnd"/>
      <w:r>
        <w:t xml:space="preserve"> podařilo zvýšit výkon svých </w:t>
      </w:r>
      <w:proofErr w:type="spellStart"/>
      <w:r>
        <w:t>backendových</w:t>
      </w:r>
      <w:proofErr w:type="spellEnd"/>
      <w:r>
        <w:t xml:space="preserve"> služeb, zlepšit dostupnost po celém světě a současně zefektivnit správu dat. Výsledkem bylo spolehlivé řešení, které podporuje miliony hráčů v reálném čase a umožňuje firmě pružně inovovat bez obav z technologických omezení.</w:t>
      </w:r>
    </w:p>
    <w:p w14:paraId="04C42614" w14:textId="77777777" w:rsidR="00312DEE" w:rsidRDefault="00852295" w:rsidP="00852295">
      <w:r>
        <w:t>Zdroj:</w:t>
      </w:r>
      <w:r>
        <w:fldChar w:fldCharType="begin"/>
      </w:r>
      <w:r>
        <w:instrText xml:space="preserve"> ADDIN ZOTERO_ITEM CSL_CITATION {"citationID":"7imaDCFm","properties":{"formattedCitation":"[2]","plainCitation":"[2]","noteIndex":0},"citationItems":[{"id":118,"uris":["http://zotero.org/users/local/65YXGjBB/items/PZBM2LMC"],"itemData":{"id":118,"type":"webpage","abstract":"Join Michael Lynn and Nic Raboy as they chat with Gaspard Petit of Square Enix to learn how one of the largest and best-loved gaming brands in the world is using MongoDB to scale and grow.","language":"en","title":"Scaling the Gaming Industry with Gaspard Petit of Square Enix | MongoDB","URL":"https://www.mongodb.com/developer/products/mongodb/scaling-gaming-mongodb-square-enix-gaspard-petit/","author":[{"family":"Lynn","given":"Michael"}],"accessed":{"date-parts":[["2025",5,10]]}}}],"schema":"https://github.com/citation-style-language/schema/raw/master/csl-citation.json"} </w:instrText>
      </w:r>
      <w:r>
        <w:fldChar w:fldCharType="separate"/>
      </w:r>
      <w:r w:rsidRPr="00852295">
        <w:t>[2]</w:t>
      </w:r>
      <w:r>
        <w:fldChar w:fldCharType="end"/>
      </w:r>
    </w:p>
    <w:p w14:paraId="76CA5571" w14:textId="77777777" w:rsidR="00312DEE" w:rsidRPr="00312DEE" w:rsidRDefault="00312DEE" w:rsidP="00312DEE">
      <w:pPr>
        <w:pStyle w:val="Nadpis3"/>
        <w:rPr>
          <w:rFonts w:eastAsiaTheme="minorHAnsi"/>
        </w:rPr>
      </w:pPr>
      <w:proofErr w:type="spellStart"/>
      <w:r>
        <w:t>Citizens</w:t>
      </w:r>
      <w:proofErr w:type="spellEnd"/>
      <w:r>
        <w:t xml:space="preserve"> Bank</w:t>
      </w:r>
    </w:p>
    <w:p w14:paraId="2CC3F478" w14:textId="77777777" w:rsidR="00312DEE" w:rsidRDefault="00312DEE" w:rsidP="00312DEE">
      <w:proofErr w:type="spellStart"/>
      <w:r>
        <w:t>Citizens</w:t>
      </w:r>
      <w:proofErr w:type="spellEnd"/>
      <w:r>
        <w:t xml:space="preserve"> Bank, jedna z největších a nejdéle fungujících bank ve Spojených státech, se v posledních letech potýkala s rostoucím tlakem na zajištění bezpečnosti svých digitálních služeb. Tradiční systémy pro detekci podvodů, založené převážně na dávkovém zpracování dat, nebyly schopny dostatečně rychle reagovat na nově se objevující hrozby, zejména v oblasti šekových a vkladových transakcí, které po pandemii COVID-19 prudce vzrostly.</w:t>
      </w:r>
      <w:r>
        <w:t xml:space="preserve"> </w:t>
      </w:r>
      <w:r>
        <w:t>V roce 2023 se banka rozhodla pro zásadní modernizaci své platformy pro prevenci podvodů. Cílem bylo konsolidovat tři oddělené aplikace</w:t>
      </w:r>
      <w:r>
        <w:t xml:space="preserve"> (aplikaci</w:t>
      </w:r>
      <w:r>
        <w:t xml:space="preserve"> pro monitorování transakcí, správu upozornění a řešení reklamací</w:t>
      </w:r>
      <w:r>
        <w:t>)</w:t>
      </w:r>
      <w:r>
        <w:t xml:space="preserve"> do jednoho moderního systému, schopného fungovat v reálném čase. Klíčovým rozhodnutím bylo zvolení databázové platformy </w:t>
      </w:r>
      <w:proofErr w:type="spellStart"/>
      <w:r>
        <w:t>MongoDB</w:t>
      </w:r>
      <w:proofErr w:type="spellEnd"/>
      <w:r>
        <w:t xml:space="preserve"> Atlas hostované na Amazon Web </w:t>
      </w:r>
      <w:proofErr w:type="spellStart"/>
      <w:r>
        <w:t>Services</w:t>
      </w:r>
      <w:proofErr w:type="spellEnd"/>
      <w:r>
        <w:t xml:space="preserve"> (AWS), která umožnila nejen vysoký výkon, ale také snadnou škálovatelnost a flexibilitu datového modelu.</w:t>
      </w:r>
      <w:r>
        <w:t xml:space="preserve"> </w:t>
      </w:r>
      <w:r>
        <w:t xml:space="preserve">Nově vytvořená platforma přinesla bance hned několik zásadních výhod. Dokáže provádět hodnocení rizika transakcí v reálném čase, což výrazně zrychlilo reakční dobu na podezřelé aktivity. </w:t>
      </w:r>
      <w:proofErr w:type="spellStart"/>
      <w:r>
        <w:t>MongoDB</w:t>
      </w:r>
      <w:proofErr w:type="spellEnd"/>
      <w:r>
        <w:t xml:space="preserve"> Atlas zajistil 99,99% dostupnost a průměrnou dobu odezvy pod 30 milisekund u většiny požadavků. Díky automatizaci a lepší správě zdrojů se bance zároveň podařilo snížit provozní náklady o přibližně 1,5 milionu dolarů ročně.</w:t>
      </w:r>
      <w:r>
        <w:t xml:space="preserve"> </w:t>
      </w:r>
      <w:r>
        <w:t xml:space="preserve">Tato technologická transformace nejen zefektivnila boj proti podvodům, ale také posílila důvěru klientů v digitální služby </w:t>
      </w:r>
      <w:proofErr w:type="spellStart"/>
      <w:r>
        <w:t>Citizens</w:t>
      </w:r>
      <w:proofErr w:type="spellEnd"/>
      <w:r>
        <w:t xml:space="preserve"> Bank. Případ </w:t>
      </w:r>
      <w:proofErr w:type="spellStart"/>
      <w:r>
        <w:t>Citizens</w:t>
      </w:r>
      <w:proofErr w:type="spellEnd"/>
      <w:r>
        <w:t xml:space="preserve"> Bank je ukázkou toho, jak mohou tradiční finanční instituce s pomocí moderních cloudových databází jako </w:t>
      </w:r>
      <w:proofErr w:type="spellStart"/>
      <w:r>
        <w:t>MongoDB</w:t>
      </w:r>
      <w:proofErr w:type="spellEnd"/>
      <w:r>
        <w:t xml:space="preserve"> výrazně zlepšit svou výkonnost, bezpečnost a zákaznický servis.</w:t>
      </w:r>
    </w:p>
    <w:p w14:paraId="3018F70E" w14:textId="359A2040" w:rsidR="0045430E" w:rsidRPr="00852295" w:rsidRDefault="00312DEE" w:rsidP="00312DEE">
      <w:r>
        <w:t>Zdroj:</w:t>
      </w:r>
      <w:r>
        <w:fldChar w:fldCharType="begin"/>
      </w:r>
      <w:r>
        <w:instrText xml:space="preserve"> ADDIN ZOTERO_ITEM CSL_CITATION {"citationID":"87PH6DtT","properties":{"formattedCitation":"[3]","plainCitation":"[3]","noteIndex":0},"citationItems":[{"id":119,"uris":["http://zotero.org/users/local/65YXGjBB/items/YM6VT9GX"],"itemData":{"id":119,"type":"webpage","abstract":"Learn how Citizens Bank partners with MongoDB and AWS to reduce costs by $1.5M","container-title":"Amazon Web Services, Inc.","language":"en-US","title":"Citizens Bank Partners with MongoDB and AWS to Reduce Costs by $1.5M | Citizens Bank &amp; MongoDB Case Study | AWS","URL":"https://aws.amazon.com/partners/success/citizens-bank-mongodb/","accessed":{"date-parts":[["2025",5,10]]}}}],"schema":"https://github.com/citation-style-language/schema/raw/master/csl-citation.json"} </w:instrText>
      </w:r>
      <w:r>
        <w:fldChar w:fldCharType="separate"/>
      </w:r>
      <w:r w:rsidRPr="00312DEE">
        <w:t>[3]</w:t>
      </w:r>
      <w:r>
        <w:fldChar w:fldCharType="end"/>
      </w:r>
      <w:r w:rsidR="0045430E">
        <w:br w:type="page"/>
      </w:r>
    </w:p>
    <w:p w14:paraId="26DBA621" w14:textId="564B6DE7" w:rsidR="0045430E" w:rsidRDefault="00D604FC" w:rsidP="0045430E">
      <w:pPr>
        <w:pStyle w:val="Nadpis1"/>
      </w:pPr>
      <w:bookmarkStart w:id="20" w:name="_Toc197790865"/>
      <w:r>
        <w:lastRenderedPageBreak/>
        <w:t>Výhody a nevýhody</w:t>
      </w:r>
      <w:bookmarkEnd w:id="20"/>
    </w:p>
    <w:p w14:paraId="15FD42EA" w14:textId="30957A0E" w:rsidR="0045430E" w:rsidRDefault="00312DEE" w:rsidP="00312DEE">
      <w:pPr>
        <w:pStyle w:val="Nadpis2"/>
      </w:pPr>
      <w:r>
        <w:t>Výhody</w:t>
      </w:r>
    </w:p>
    <w:p w14:paraId="1C31CD4B" w14:textId="77777777" w:rsidR="00312DEE" w:rsidRDefault="00312DEE" w:rsidP="00312DEE">
      <w:r>
        <w:t>1. Flexibilní schéma (</w:t>
      </w:r>
      <w:proofErr w:type="spellStart"/>
      <w:r>
        <w:t>schema-less</w:t>
      </w:r>
      <w:proofErr w:type="spellEnd"/>
      <w:r>
        <w:t xml:space="preserve"> model)</w:t>
      </w:r>
    </w:p>
    <w:p w14:paraId="5F20BF82" w14:textId="296C4E93" w:rsidR="00312DEE" w:rsidRDefault="00312DEE" w:rsidP="00312DEE">
      <w:proofErr w:type="spellStart"/>
      <w:r>
        <w:t>MongoDB</w:t>
      </w:r>
      <w:proofErr w:type="spellEnd"/>
      <w:r>
        <w:t xml:space="preserve"> ukládá data ve formátu BSON (binární JSON), což umožňuje dynamické a nestandardizované dokumenty. Uživatel tak není vázán pevným schématem jako u relačních databází</w:t>
      </w:r>
      <w:r w:rsidR="00064DDE">
        <w:t xml:space="preserve">. Tedy </w:t>
      </w:r>
      <w:r>
        <w:t>každý dokument může mít jinou strukturu podle potřeby. To se hodí zejména při vývoji aplikací, kde se datový model často mění.</w:t>
      </w:r>
    </w:p>
    <w:p w14:paraId="065FD73D" w14:textId="77777777" w:rsidR="00312DEE" w:rsidRDefault="00312DEE" w:rsidP="00312DEE">
      <w:r>
        <w:t>2. Horizontální škálování (</w:t>
      </w:r>
      <w:proofErr w:type="spellStart"/>
      <w:r>
        <w:t>sharding</w:t>
      </w:r>
      <w:proofErr w:type="spellEnd"/>
      <w:r>
        <w:t>)</w:t>
      </w:r>
    </w:p>
    <w:p w14:paraId="5DFBB1BC" w14:textId="677635A2" w:rsidR="00312DEE" w:rsidRDefault="00312DEE" w:rsidP="00312DEE">
      <w:r>
        <w:t xml:space="preserve">Na rozdíl od mnoha tradičních databází </w:t>
      </w:r>
      <w:proofErr w:type="spellStart"/>
      <w:r>
        <w:t>MongoDB</w:t>
      </w:r>
      <w:proofErr w:type="spellEnd"/>
      <w:r>
        <w:t xml:space="preserve"> podporuje nativní horizontální škálování. Pomocí </w:t>
      </w:r>
      <w:proofErr w:type="spellStart"/>
      <w:r>
        <w:t>shardingu</w:t>
      </w:r>
      <w:proofErr w:type="spellEnd"/>
      <w:r>
        <w:t xml:space="preserve"> lze rozdělit databázi na více </w:t>
      </w:r>
      <w:proofErr w:type="spellStart"/>
      <w:r>
        <w:t>shardů</w:t>
      </w:r>
      <w:proofErr w:type="spellEnd"/>
      <w:r>
        <w:t>, čímž se zvyšuje výkon a umožňuje zpracování obrovského množství dat.</w:t>
      </w:r>
    </w:p>
    <w:p w14:paraId="1BDE7049" w14:textId="77777777" w:rsidR="00312DEE" w:rsidRDefault="00312DEE" w:rsidP="00312DEE">
      <w:r>
        <w:t>3. Vestavěná podpora replikace</w:t>
      </w:r>
    </w:p>
    <w:p w14:paraId="21E091D3" w14:textId="751A64DE" w:rsidR="00312DEE" w:rsidRDefault="00312DEE" w:rsidP="00312DEE">
      <w:proofErr w:type="spellStart"/>
      <w:r>
        <w:t>MongoDB</w:t>
      </w:r>
      <w:proofErr w:type="spellEnd"/>
      <w:r>
        <w:t xml:space="preserve"> umožňuje snadno konfigurovat replikační sady, které zajišťují vysokou dostupnost a odolnost vůči výpadkům. V případě selhání primárního uzlu je automaticky zvolen nový primární uzel.</w:t>
      </w:r>
    </w:p>
    <w:p w14:paraId="3F471229" w14:textId="77777777" w:rsidR="00312DEE" w:rsidRDefault="00312DEE" w:rsidP="00312DEE">
      <w:r>
        <w:t>4. Agregační framework</w:t>
      </w:r>
    </w:p>
    <w:p w14:paraId="576A4B03" w14:textId="109C83B9" w:rsidR="00312DEE" w:rsidRDefault="00312DEE" w:rsidP="00312DEE">
      <w:proofErr w:type="spellStart"/>
      <w:r>
        <w:t>MongoDB</w:t>
      </w:r>
      <w:proofErr w:type="spellEnd"/>
      <w:r>
        <w:t xml:space="preserve"> nabízí pokročilý agregační framework, který umožňuje efektivně provádět analýzu dat (např. filtrování, seskupování, počítání, výpočty apod.) přímo v databázi, bez nutnosti dalšího zpracování na straně aplikace.</w:t>
      </w:r>
    </w:p>
    <w:p w14:paraId="23CC92C0" w14:textId="77777777" w:rsidR="00312DEE" w:rsidRDefault="00312DEE" w:rsidP="00312DEE">
      <w:r>
        <w:t>5. Výkon a rychlost</w:t>
      </w:r>
    </w:p>
    <w:p w14:paraId="2FFCB904" w14:textId="3A9B4A62" w:rsidR="0045430E" w:rsidRDefault="00312DEE" w:rsidP="0045430E">
      <w:r>
        <w:t>Díky internímu indexování, podpoře in-</w:t>
      </w:r>
      <w:proofErr w:type="spellStart"/>
      <w:r>
        <w:t>memory</w:t>
      </w:r>
      <w:proofErr w:type="spellEnd"/>
      <w:r>
        <w:t xml:space="preserve"> operací a optimalizovanému zpracování zápisů a čtení dosahuje </w:t>
      </w:r>
      <w:proofErr w:type="spellStart"/>
      <w:r>
        <w:t>MongoDB</w:t>
      </w:r>
      <w:proofErr w:type="spellEnd"/>
      <w:r>
        <w:t xml:space="preserve"> velmi dobrého výkonu i při vysokém zatížení.</w:t>
      </w:r>
    </w:p>
    <w:p w14:paraId="6A8D9983" w14:textId="28607C2F" w:rsidR="00064DDE" w:rsidRDefault="00064DDE" w:rsidP="00064DDE">
      <w:pPr>
        <w:pStyle w:val="Nadpis2"/>
      </w:pPr>
      <w:r>
        <w:t>Nevýhody</w:t>
      </w:r>
    </w:p>
    <w:p w14:paraId="31D03D85" w14:textId="77777777" w:rsidR="00064DDE" w:rsidRDefault="00064DDE" w:rsidP="00064DDE">
      <w:r>
        <w:t>1. Neefektivní u složitých relačních struktur</w:t>
      </w:r>
    </w:p>
    <w:p w14:paraId="2DEFB754" w14:textId="09E481D1" w:rsidR="00064DDE" w:rsidRDefault="00064DDE" w:rsidP="00064DDE">
      <w:proofErr w:type="spellStart"/>
      <w:r>
        <w:t>MongoDB</w:t>
      </w:r>
      <w:proofErr w:type="spellEnd"/>
      <w:r>
        <w:t xml:space="preserve"> není ideální pro aplikace, kde je třeba udržovat silně propojená data s mnoha vztahy</w:t>
      </w:r>
      <w:r>
        <w:t xml:space="preserve">. </w:t>
      </w:r>
      <w:r>
        <w:t>Chybí podpora pro klasické relace a složité JOIN operace známé z relačních databází. Nahrazování těchto vztahů často vede k redundanci nebo složitému agregování.</w:t>
      </w:r>
    </w:p>
    <w:p w14:paraId="6058DF5D" w14:textId="77777777" w:rsidR="00064DDE" w:rsidRDefault="00064DDE" w:rsidP="00064DDE">
      <w:r>
        <w:t>2. Vyšší nároky na paměť a úložiště</w:t>
      </w:r>
    </w:p>
    <w:p w14:paraId="154A57D2" w14:textId="3FD6EE29" w:rsidR="00064DDE" w:rsidRDefault="00064DDE" w:rsidP="00064DDE">
      <w:r>
        <w:t xml:space="preserve">Díky absenci normalizace a uložení kompletních dokumentů (včetně opakujících </w:t>
      </w:r>
      <w:proofErr w:type="gramStart"/>
      <w:r>
        <w:t>se</w:t>
      </w:r>
      <w:proofErr w:type="gramEnd"/>
      <w:r>
        <w:t xml:space="preserve"> struktur) může </w:t>
      </w:r>
      <w:proofErr w:type="spellStart"/>
      <w:r>
        <w:t>MongoDB</w:t>
      </w:r>
      <w:proofErr w:type="spellEnd"/>
      <w:r>
        <w:t xml:space="preserve"> spotřebovávat více paměti a diskového prostoru než relační databáze. Dokumenty jsou často větší kvůli duplicitním údajům.</w:t>
      </w:r>
    </w:p>
    <w:p w14:paraId="310ADB6C" w14:textId="394D7D4A" w:rsidR="00064DDE" w:rsidRDefault="00064DDE" w:rsidP="00064DDE">
      <w:r>
        <w:t>3</w:t>
      </w:r>
      <w:r>
        <w:t>. Komplexnější agregace může být výkonnostně náročná</w:t>
      </w:r>
    </w:p>
    <w:p w14:paraId="2A1EF101" w14:textId="337B5F01" w:rsidR="00064DDE" w:rsidRDefault="00064DDE" w:rsidP="00064DDE">
      <w:r>
        <w:t xml:space="preserve">Ačkoliv má </w:t>
      </w:r>
      <w:proofErr w:type="spellStart"/>
      <w:r>
        <w:t>MongoDB</w:t>
      </w:r>
      <w:proofErr w:type="spellEnd"/>
      <w:r>
        <w:t xml:space="preserve"> pokročilý agregační framework, některé složitější dotazy (např. vícestupňové výpočty nebo transformace nad velkými daty) mohou vést k výraznému zpomalení, pokud nejsou vhodně optimalizovány nebo indexovány.</w:t>
      </w:r>
    </w:p>
    <w:p w14:paraId="00107C0C" w14:textId="7589CC29" w:rsidR="00064DDE" w:rsidRDefault="00064DDE" w:rsidP="00064DDE">
      <w:r>
        <w:t>4</w:t>
      </w:r>
      <w:r>
        <w:t>. Transakce jsou omezené a novější</w:t>
      </w:r>
    </w:p>
    <w:p w14:paraId="0F7C5B71" w14:textId="77777777" w:rsidR="00064DDE" w:rsidRDefault="00064DDE" w:rsidP="0045430E">
      <w:r>
        <w:t xml:space="preserve">Plná podpora ACID transakcí přišla až ve verzi 4.0. Přestože jsou dnes dostupné, jejich použití napříč více kolekcemi nebo </w:t>
      </w:r>
      <w:proofErr w:type="spellStart"/>
      <w:r>
        <w:t>shardovanými</w:t>
      </w:r>
      <w:proofErr w:type="spellEnd"/>
      <w:r>
        <w:t xml:space="preserve"> databázemi je složitější a méně výkonné než u klasických SQL databází.</w:t>
      </w:r>
    </w:p>
    <w:p w14:paraId="2CBFF407" w14:textId="77777777" w:rsidR="00064DDE" w:rsidRDefault="00064DDE" w:rsidP="00064DDE">
      <w:pPr>
        <w:pStyle w:val="Nadpis2"/>
      </w:pPr>
      <w:r>
        <w:t>Řešení v této práci</w:t>
      </w:r>
    </w:p>
    <w:p w14:paraId="35F12768" w14:textId="77777777" w:rsidR="00064DDE" w:rsidRDefault="00064DDE" w:rsidP="00064DDE">
      <w:r>
        <w:t>Z hlediska řešení popisovaného v této semestrální práci, bylo využito následujících výhod</w:t>
      </w:r>
      <w:r>
        <w:t xml:space="preserve"> </w:t>
      </w:r>
      <w:proofErr w:type="spellStart"/>
      <w:r>
        <w:t>MongoDB</w:t>
      </w:r>
      <w:proofErr w:type="spellEnd"/>
      <w:r>
        <w:t xml:space="preserve">: </w:t>
      </w:r>
      <w:r>
        <w:br/>
      </w:r>
      <w:r>
        <w:t>Flexibilní schéma</w:t>
      </w:r>
      <w:r>
        <w:t xml:space="preserve"> – některá pole v </w:t>
      </w:r>
      <w:proofErr w:type="spellStart"/>
      <w:r>
        <w:t>datasetech</w:t>
      </w:r>
      <w:proofErr w:type="spellEnd"/>
      <w:r>
        <w:t xml:space="preserve"> nemají daný datový typ</w:t>
      </w:r>
    </w:p>
    <w:p w14:paraId="25033F7B" w14:textId="77777777" w:rsidR="00064DDE" w:rsidRDefault="00064DDE" w:rsidP="00064DDE">
      <w:r>
        <w:t>Vestavěná podpora replikace</w:t>
      </w:r>
      <w:r>
        <w:t xml:space="preserve"> – replikace na 3 </w:t>
      </w:r>
      <w:proofErr w:type="spellStart"/>
      <w:r>
        <w:t>shardech</w:t>
      </w:r>
      <w:proofErr w:type="spellEnd"/>
    </w:p>
    <w:p w14:paraId="6A5D3F30" w14:textId="77777777" w:rsidR="00064DDE" w:rsidRDefault="00064DDE" w:rsidP="00064DDE">
      <w:r>
        <w:t>Agregační framework</w:t>
      </w:r>
      <w:r>
        <w:t xml:space="preserve"> – k vytváření dotazů nad daty</w:t>
      </w:r>
    </w:p>
    <w:p w14:paraId="2CA3E169" w14:textId="77777777" w:rsidR="00064DDE" w:rsidRDefault="00064DDE" w:rsidP="00064DDE">
      <w:r>
        <w:t>Výkon a rychlost</w:t>
      </w:r>
      <w:r>
        <w:t xml:space="preserve"> – pro zpracování velkých kolekcí</w:t>
      </w:r>
    </w:p>
    <w:p w14:paraId="7920A854" w14:textId="77777777" w:rsidR="00E250D0" w:rsidRDefault="00E250D0" w:rsidP="00064DDE">
      <w:r>
        <w:t xml:space="preserve">Řešení ale i komplikovaly nevýhody </w:t>
      </w:r>
      <w:proofErr w:type="spellStart"/>
      <w:r>
        <w:t>mongoDB</w:t>
      </w:r>
      <w:proofErr w:type="spellEnd"/>
      <w:r>
        <w:t xml:space="preserve"> jako:</w:t>
      </w:r>
    </w:p>
    <w:p w14:paraId="360AEA7B" w14:textId="77777777" w:rsidR="00E250D0" w:rsidRDefault="00E250D0" w:rsidP="00064DDE">
      <w:r>
        <w:t>Neefektivní u složitých relačních struktur</w:t>
      </w:r>
      <w:r>
        <w:t xml:space="preserve"> – propojování napříč </w:t>
      </w:r>
      <w:proofErr w:type="spellStart"/>
      <w:r>
        <w:t>datasety</w:t>
      </w:r>
      <w:proofErr w:type="spellEnd"/>
      <w:r>
        <w:t xml:space="preserve"> je složitější a výpočetně náročnější</w:t>
      </w:r>
    </w:p>
    <w:p w14:paraId="5338AF9B" w14:textId="77777777" w:rsidR="00E250D0" w:rsidRDefault="00E250D0" w:rsidP="00064DDE">
      <w:r>
        <w:t>Vyšší nároky na paměť a úložiště</w:t>
      </w:r>
      <w:r>
        <w:t xml:space="preserve"> – řešení není použitelné na slabých zařízeních</w:t>
      </w:r>
    </w:p>
    <w:p w14:paraId="0D52962A" w14:textId="3C2AA6F5" w:rsidR="0045430E" w:rsidRDefault="00E250D0" w:rsidP="00064DDE">
      <w:r>
        <w:t>Komplexnější agregace může být výkonnostně náročná</w:t>
      </w:r>
      <w:r>
        <w:t xml:space="preserve"> – některé agregace trvají delší dobu, než vrátí výsledek</w:t>
      </w:r>
      <w:r w:rsidR="0045430E">
        <w:br w:type="page"/>
      </w:r>
    </w:p>
    <w:p w14:paraId="34577637" w14:textId="3E8290B9" w:rsidR="0045430E" w:rsidRDefault="00D604FC" w:rsidP="0045430E">
      <w:pPr>
        <w:pStyle w:val="Nadpis1"/>
      </w:pPr>
      <w:bookmarkStart w:id="21" w:name="_Toc197790866"/>
      <w:r>
        <w:lastRenderedPageBreak/>
        <w:t>Další specifika</w:t>
      </w:r>
      <w:bookmarkEnd w:id="21"/>
    </w:p>
    <w:p w14:paraId="1A5EF539" w14:textId="5AD17847" w:rsidR="0045430E" w:rsidRDefault="00641DE6" w:rsidP="0045430E">
      <w:r>
        <w:t xml:space="preserve">Toto řešení splňuje daná specifika </w:t>
      </w:r>
      <w:proofErr w:type="spellStart"/>
      <w:r>
        <w:t>MongoDB</w:t>
      </w:r>
      <w:proofErr w:type="spellEnd"/>
      <w:r>
        <w:t xml:space="preserve"> clusteru. Splňuje minimální </w:t>
      </w:r>
      <w:proofErr w:type="spellStart"/>
      <w:r>
        <w:t>počadavky</w:t>
      </w:r>
      <w:proofErr w:type="spellEnd"/>
      <w:r>
        <w:t xml:space="preserve"> na replikaci i </w:t>
      </w:r>
      <w:proofErr w:type="spellStart"/>
      <w:r>
        <w:t>shading</w:t>
      </w:r>
      <w:proofErr w:type="spellEnd"/>
      <w:r>
        <w:t xml:space="preserve">. A k zabezpečení používá </w:t>
      </w:r>
      <w:proofErr w:type="spellStart"/>
      <w:r>
        <w:t>keyfile</w:t>
      </w:r>
      <w:proofErr w:type="spellEnd"/>
      <w:r>
        <w:t xml:space="preserve"> generovaný pomocí </w:t>
      </w:r>
      <w:proofErr w:type="spellStart"/>
      <w:r w:rsidRPr="00641DE6">
        <w:t>openssl</w:t>
      </w:r>
      <w:proofErr w:type="spellEnd"/>
      <w:r>
        <w:t>.</w:t>
      </w:r>
    </w:p>
    <w:p w14:paraId="47F24BFF" w14:textId="77777777" w:rsidR="0045430E" w:rsidRDefault="0045430E" w:rsidP="0045430E"/>
    <w:p w14:paraId="355A49A2" w14:textId="77777777" w:rsidR="0045430E" w:rsidRPr="002F449C" w:rsidRDefault="0045430E" w:rsidP="0045430E"/>
    <w:p w14:paraId="63C79714" w14:textId="77777777" w:rsidR="0045430E" w:rsidRDefault="0045430E" w:rsidP="0045430E">
      <w:r>
        <w:br w:type="page"/>
      </w:r>
    </w:p>
    <w:p w14:paraId="7AFBC230" w14:textId="4FC918C5" w:rsidR="0045430E" w:rsidRDefault="00D604FC" w:rsidP="0045430E">
      <w:pPr>
        <w:pStyle w:val="Nadpis1"/>
      </w:pPr>
      <w:bookmarkStart w:id="22" w:name="_Toc197790867"/>
      <w:r>
        <w:lastRenderedPageBreak/>
        <w:t>Data</w:t>
      </w:r>
      <w:bookmarkEnd w:id="22"/>
    </w:p>
    <w:p w14:paraId="2755A92B" w14:textId="77777777" w:rsidR="0045430E" w:rsidRDefault="0045430E" w:rsidP="0045430E">
      <w:proofErr w:type="spellStart"/>
      <w:r>
        <w:t>Xxxxxx</w:t>
      </w:r>
      <w:proofErr w:type="spellEnd"/>
    </w:p>
    <w:p w14:paraId="1C47A8AC" w14:textId="77777777" w:rsidR="0045430E" w:rsidRDefault="0045430E" w:rsidP="0045430E"/>
    <w:p w14:paraId="041E7DFE" w14:textId="77777777" w:rsidR="0045430E" w:rsidRPr="002F449C" w:rsidRDefault="0045430E" w:rsidP="0045430E"/>
    <w:p w14:paraId="20D432E5" w14:textId="77777777" w:rsidR="0045430E" w:rsidRDefault="0045430E" w:rsidP="0045430E">
      <w:r>
        <w:br w:type="page"/>
      </w:r>
    </w:p>
    <w:p w14:paraId="07B148D2" w14:textId="4902A4A5" w:rsidR="0045430E" w:rsidRDefault="00D604FC" w:rsidP="0045430E">
      <w:pPr>
        <w:pStyle w:val="Nadpis1"/>
      </w:pPr>
      <w:bookmarkStart w:id="23" w:name="_Toc197790868"/>
      <w:r>
        <w:lastRenderedPageBreak/>
        <w:t>Dotazy</w:t>
      </w:r>
      <w:bookmarkEnd w:id="23"/>
    </w:p>
    <w:p w14:paraId="37435AA9" w14:textId="77777777" w:rsidR="0045430E" w:rsidRDefault="0045430E" w:rsidP="0045430E">
      <w:proofErr w:type="spellStart"/>
      <w:r>
        <w:t>Xxxxxx</w:t>
      </w:r>
      <w:proofErr w:type="spellEnd"/>
    </w:p>
    <w:p w14:paraId="2DF9CBFA" w14:textId="77777777" w:rsidR="0045430E" w:rsidRDefault="0045430E" w:rsidP="0045430E"/>
    <w:p w14:paraId="631313B4" w14:textId="77777777" w:rsidR="0045430E" w:rsidRPr="002F449C" w:rsidRDefault="0045430E" w:rsidP="0045430E"/>
    <w:p w14:paraId="6DE7D115" w14:textId="77777777" w:rsidR="0045430E" w:rsidRDefault="0045430E" w:rsidP="0045430E">
      <w:r>
        <w:br w:type="page"/>
      </w:r>
    </w:p>
    <w:p w14:paraId="05733C51" w14:textId="5A5D956B" w:rsidR="00D604FC" w:rsidRDefault="00D604FC" w:rsidP="00D604FC">
      <w:pPr>
        <w:pStyle w:val="Nadpis1-bezsla"/>
      </w:pPr>
      <w:bookmarkStart w:id="24" w:name="_Toc197790869"/>
      <w:r>
        <w:t>Závěr</w:t>
      </w:r>
      <w:bookmarkEnd w:id="24"/>
    </w:p>
    <w:p w14:paraId="30DD91E5" w14:textId="77777777" w:rsidR="00D604FC" w:rsidRDefault="00D604FC" w:rsidP="00D604FC">
      <w:proofErr w:type="spellStart"/>
      <w:r>
        <w:t>Xxxxxx</w:t>
      </w:r>
      <w:proofErr w:type="spellEnd"/>
    </w:p>
    <w:p w14:paraId="3F32C6F2" w14:textId="77777777" w:rsidR="00D604FC" w:rsidRDefault="00D604FC" w:rsidP="00D604FC"/>
    <w:p w14:paraId="1A071A11" w14:textId="77777777" w:rsidR="00D604FC" w:rsidRPr="002F449C" w:rsidRDefault="00D604FC" w:rsidP="00D604FC"/>
    <w:p w14:paraId="1D7FC416" w14:textId="77777777" w:rsidR="00D604FC" w:rsidRDefault="00D604FC" w:rsidP="00D604FC">
      <w:r>
        <w:br w:type="page"/>
      </w:r>
    </w:p>
    <w:p w14:paraId="77BC7461" w14:textId="40BC4550" w:rsidR="00D604FC" w:rsidRDefault="00D604FC" w:rsidP="00D604FC">
      <w:pPr>
        <w:pStyle w:val="Nadpis1-bezsla"/>
      </w:pPr>
      <w:bookmarkStart w:id="25" w:name="_Toc197790870"/>
      <w:r>
        <w:lastRenderedPageBreak/>
        <w:t>Zdroje</w:t>
      </w:r>
      <w:bookmarkEnd w:id="25"/>
    </w:p>
    <w:p w14:paraId="4B137C21" w14:textId="77777777" w:rsidR="00312DEE" w:rsidRPr="00312DEE" w:rsidRDefault="009E043E" w:rsidP="00312DEE">
      <w:pPr>
        <w:pStyle w:val="Bibliografie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312DEE" w:rsidRPr="00312DEE">
        <w:t xml:space="preserve">[1] </w:t>
      </w:r>
      <w:r w:rsidR="00312DEE" w:rsidRPr="00312DEE">
        <w:tab/>
        <w:t xml:space="preserve">(PDF) </w:t>
      </w:r>
      <w:proofErr w:type="spellStart"/>
      <w:r w:rsidR="00312DEE" w:rsidRPr="00312DEE">
        <w:t>MongoDB</w:t>
      </w:r>
      <w:proofErr w:type="spellEnd"/>
      <w:r w:rsidR="00312DEE" w:rsidRPr="00312DEE">
        <w:t xml:space="preserve"> Case Study on Forbes. </w:t>
      </w:r>
      <w:proofErr w:type="spellStart"/>
      <w:r w:rsidR="00312DEE" w:rsidRPr="00312DEE">
        <w:rPr>
          <w:i/>
          <w:iCs/>
        </w:rPr>
        <w:t>ResearchGate</w:t>
      </w:r>
      <w:proofErr w:type="spellEnd"/>
      <w:r w:rsidR="00312DEE" w:rsidRPr="00312DEE">
        <w:t xml:space="preserve"> [online]. [vid. 2025-05-10]. Dostupné z: doi:10.13140/RG.2.2.32766.46408</w:t>
      </w:r>
    </w:p>
    <w:p w14:paraId="458DDD72" w14:textId="77777777" w:rsidR="00312DEE" w:rsidRPr="00312DEE" w:rsidRDefault="00312DEE" w:rsidP="00312DEE">
      <w:pPr>
        <w:pStyle w:val="Bibliografie"/>
      </w:pPr>
      <w:r w:rsidRPr="00312DEE">
        <w:t xml:space="preserve">[2] </w:t>
      </w:r>
      <w:r w:rsidRPr="00312DEE">
        <w:tab/>
        <w:t xml:space="preserve">LYNN, Michael. </w:t>
      </w:r>
      <w:proofErr w:type="spellStart"/>
      <w:r w:rsidRPr="00312DEE">
        <w:rPr>
          <w:i/>
          <w:iCs/>
        </w:rPr>
        <w:t>Scaling</w:t>
      </w:r>
      <w:proofErr w:type="spellEnd"/>
      <w:r w:rsidRPr="00312DEE">
        <w:rPr>
          <w:i/>
          <w:iCs/>
        </w:rPr>
        <w:t xml:space="preserve"> </w:t>
      </w:r>
      <w:proofErr w:type="spellStart"/>
      <w:r w:rsidRPr="00312DEE">
        <w:rPr>
          <w:i/>
          <w:iCs/>
        </w:rPr>
        <w:t>the</w:t>
      </w:r>
      <w:proofErr w:type="spellEnd"/>
      <w:r w:rsidRPr="00312DEE">
        <w:rPr>
          <w:i/>
          <w:iCs/>
        </w:rPr>
        <w:t xml:space="preserve"> Gaming </w:t>
      </w:r>
      <w:proofErr w:type="spellStart"/>
      <w:r w:rsidRPr="00312DEE">
        <w:rPr>
          <w:i/>
          <w:iCs/>
        </w:rPr>
        <w:t>Industry</w:t>
      </w:r>
      <w:proofErr w:type="spellEnd"/>
      <w:r w:rsidRPr="00312DEE">
        <w:rPr>
          <w:i/>
          <w:iCs/>
        </w:rPr>
        <w:t xml:space="preserve"> </w:t>
      </w:r>
      <w:proofErr w:type="spellStart"/>
      <w:r w:rsidRPr="00312DEE">
        <w:rPr>
          <w:i/>
          <w:iCs/>
        </w:rPr>
        <w:t>with</w:t>
      </w:r>
      <w:proofErr w:type="spellEnd"/>
      <w:r w:rsidRPr="00312DEE">
        <w:rPr>
          <w:i/>
          <w:iCs/>
        </w:rPr>
        <w:t xml:space="preserve"> </w:t>
      </w:r>
      <w:proofErr w:type="spellStart"/>
      <w:r w:rsidRPr="00312DEE">
        <w:rPr>
          <w:i/>
          <w:iCs/>
        </w:rPr>
        <w:t>Gaspard</w:t>
      </w:r>
      <w:proofErr w:type="spellEnd"/>
      <w:r w:rsidRPr="00312DEE">
        <w:rPr>
          <w:i/>
          <w:iCs/>
        </w:rPr>
        <w:t xml:space="preserve"> Petit </w:t>
      </w:r>
      <w:proofErr w:type="spellStart"/>
      <w:r w:rsidRPr="00312DEE">
        <w:rPr>
          <w:i/>
          <w:iCs/>
        </w:rPr>
        <w:t>of</w:t>
      </w:r>
      <w:proofErr w:type="spellEnd"/>
      <w:r w:rsidRPr="00312DEE">
        <w:rPr>
          <w:i/>
          <w:iCs/>
        </w:rPr>
        <w:t xml:space="preserve"> Square </w:t>
      </w:r>
      <w:proofErr w:type="spellStart"/>
      <w:r w:rsidRPr="00312DEE">
        <w:rPr>
          <w:i/>
          <w:iCs/>
        </w:rPr>
        <w:t>Enix</w:t>
      </w:r>
      <w:proofErr w:type="spellEnd"/>
      <w:r w:rsidRPr="00312DEE">
        <w:rPr>
          <w:i/>
          <w:iCs/>
        </w:rPr>
        <w:t xml:space="preserve"> | </w:t>
      </w:r>
      <w:proofErr w:type="spellStart"/>
      <w:r w:rsidRPr="00312DEE">
        <w:rPr>
          <w:i/>
          <w:iCs/>
        </w:rPr>
        <w:t>MongoDB</w:t>
      </w:r>
      <w:proofErr w:type="spellEnd"/>
      <w:r w:rsidRPr="00312DEE">
        <w:t xml:space="preserve"> [online]. [vid. 2025-05-10]. Dostupné z: https://www.mongodb.com/developer/products/mongodb/scaling-gaming-mongodb-square-enix-gaspard-petit/</w:t>
      </w:r>
    </w:p>
    <w:p w14:paraId="6E7547FC" w14:textId="77777777" w:rsidR="00312DEE" w:rsidRPr="00312DEE" w:rsidRDefault="00312DEE" w:rsidP="00312DEE">
      <w:pPr>
        <w:pStyle w:val="Bibliografie"/>
      </w:pPr>
      <w:r w:rsidRPr="00312DEE">
        <w:t xml:space="preserve">[3] </w:t>
      </w:r>
      <w:r w:rsidRPr="00312DEE">
        <w:tab/>
      </w:r>
      <w:proofErr w:type="spellStart"/>
      <w:r w:rsidRPr="00312DEE">
        <w:t>Citizens</w:t>
      </w:r>
      <w:proofErr w:type="spellEnd"/>
      <w:r w:rsidRPr="00312DEE">
        <w:t xml:space="preserve"> Bank </w:t>
      </w:r>
      <w:proofErr w:type="spellStart"/>
      <w:r w:rsidRPr="00312DEE">
        <w:t>Partners</w:t>
      </w:r>
      <w:proofErr w:type="spellEnd"/>
      <w:r w:rsidRPr="00312DEE">
        <w:t xml:space="preserve"> </w:t>
      </w:r>
      <w:proofErr w:type="spellStart"/>
      <w:r w:rsidRPr="00312DEE">
        <w:t>with</w:t>
      </w:r>
      <w:proofErr w:type="spellEnd"/>
      <w:r w:rsidRPr="00312DEE">
        <w:t xml:space="preserve"> </w:t>
      </w:r>
      <w:proofErr w:type="spellStart"/>
      <w:r w:rsidRPr="00312DEE">
        <w:t>MongoDB</w:t>
      </w:r>
      <w:proofErr w:type="spellEnd"/>
      <w:r w:rsidRPr="00312DEE">
        <w:t xml:space="preserve"> and AWS to </w:t>
      </w:r>
      <w:proofErr w:type="spellStart"/>
      <w:r w:rsidRPr="00312DEE">
        <w:t>Reduce</w:t>
      </w:r>
      <w:proofErr w:type="spellEnd"/>
      <w:r w:rsidRPr="00312DEE">
        <w:t xml:space="preserve"> </w:t>
      </w:r>
      <w:proofErr w:type="spellStart"/>
      <w:r w:rsidRPr="00312DEE">
        <w:t>Costs</w:t>
      </w:r>
      <w:proofErr w:type="spellEnd"/>
      <w:r w:rsidRPr="00312DEE">
        <w:t xml:space="preserve"> by $1.5M | </w:t>
      </w:r>
      <w:proofErr w:type="spellStart"/>
      <w:r w:rsidRPr="00312DEE">
        <w:t>Citizens</w:t>
      </w:r>
      <w:proofErr w:type="spellEnd"/>
      <w:r w:rsidRPr="00312DEE">
        <w:t xml:space="preserve"> Bank &amp; </w:t>
      </w:r>
      <w:proofErr w:type="spellStart"/>
      <w:r w:rsidRPr="00312DEE">
        <w:t>MongoDB</w:t>
      </w:r>
      <w:proofErr w:type="spellEnd"/>
      <w:r w:rsidRPr="00312DEE">
        <w:t xml:space="preserve"> Case Study | AWS. </w:t>
      </w:r>
      <w:r w:rsidRPr="00312DEE">
        <w:rPr>
          <w:i/>
          <w:iCs/>
        </w:rPr>
        <w:t xml:space="preserve">Amazon Web </w:t>
      </w:r>
      <w:proofErr w:type="spellStart"/>
      <w:r w:rsidRPr="00312DEE">
        <w:rPr>
          <w:i/>
          <w:iCs/>
        </w:rPr>
        <w:t>Services</w:t>
      </w:r>
      <w:proofErr w:type="spellEnd"/>
      <w:r w:rsidRPr="00312DEE">
        <w:rPr>
          <w:i/>
          <w:iCs/>
        </w:rPr>
        <w:t>, Inc.</w:t>
      </w:r>
      <w:r w:rsidRPr="00312DEE">
        <w:t xml:space="preserve"> [online]. [vid. 2025-05-10]. Dostupné z: https://aws.amazon.com/partners/success/citizens-bank-mongodb/</w:t>
      </w:r>
    </w:p>
    <w:p w14:paraId="3A4F0263" w14:textId="3096E774" w:rsidR="00D604FC" w:rsidRDefault="009E043E" w:rsidP="00D604FC">
      <w:r>
        <w:fldChar w:fldCharType="end"/>
      </w:r>
    </w:p>
    <w:p w14:paraId="041B70ED" w14:textId="77777777" w:rsidR="00D604FC" w:rsidRPr="002F449C" w:rsidRDefault="00D604FC" w:rsidP="00D604FC"/>
    <w:p w14:paraId="2BC7E939" w14:textId="77777777" w:rsidR="00D604FC" w:rsidRDefault="00D604FC" w:rsidP="00D604FC">
      <w:r>
        <w:br w:type="page"/>
      </w:r>
    </w:p>
    <w:p w14:paraId="11BBF23F" w14:textId="315F28B5" w:rsidR="00D604FC" w:rsidRDefault="00D604FC" w:rsidP="00D604FC">
      <w:pPr>
        <w:pStyle w:val="Nadpis1-bezsla"/>
      </w:pPr>
      <w:bookmarkStart w:id="26" w:name="_Toc197790871"/>
      <w:r>
        <w:lastRenderedPageBreak/>
        <w:t>Přílohy</w:t>
      </w:r>
      <w:bookmarkEnd w:id="26"/>
    </w:p>
    <w:p w14:paraId="724908BD" w14:textId="77777777" w:rsidR="00D604FC" w:rsidRDefault="00D604FC" w:rsidP="00D604FC">
      <w:proofErr w:type="spellStart"/>
      <w:r>
        <w:t>Xxxxxx</w:t>
      </w:r>
      <w:proofErr w:type="spellEnd"/>
    </w:p>
    <w:p w14:paraId="76E14127" w14:textId="77777777" w:rsidR="00D604FC" w:rsidRDefault="00D604FC" w:rsidP="00D604FC"/>
    <w:p w14:paraId="3A8D772B" w14:textId="77777777" w:rsidR="00D604FC" w:rsidRPr="002F449C" w:rsidRDefault="00D604FC" w:rsidP="00D604FC"/>
    <w:bookmarkEnd w:id="2"/>
    <w:bookmarkEnd w:id="3"/>
    <w:p w14:paraId="62A06BC3" w14:textId="7ECB9336" w:rsidR="002F449C" w:rsidRPr="002F449C" w:rsidRDefault="002F449C" w:rsidP="002F449C"/>
    <w:sectPr w:rsidR="002F449C" w:rsidRPr="002F449C" w:rsidSect="002F449C">
      <w:headerReference w:type="default" r:id="rId9"/>
      <w:footerReference w:type="default" r:id="rId10"/>
      <w:pgSz w:w="11906" w:h="16838" w:code="9"/>
      <w:pgMar w:top="1701" w:right="1418" w:bottom="1418" w:left="1418" w:header="709" w:footer="709" w:gutter="284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CE0AF77" w14:textId="77777777" w:rsidR="00BF19B2" w:rsidRDefault="00BF19B2" w:rsidP="00756B25">
      <w:pPr>
        <w:spacing w:after="0" w:line="240" w:lineRule="auto"/>
      </w:pPr>
      <w:r>
        <w:separator/>
      </w:r>
    </w:p>
  </w:endnote>
  <w:endnote w:type="continuationSeparator" w:id="0">
    <w:p w14:paraId="31A8FFC4" w14:textId="77777777" w:rsidR="00BF19B2" w:rsidRDefault="00BF19B2" w:rsidP="00756B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785201308"/>
      <w:docPartObj>
        <w:docPartGallery w:val="Page Numbers (Bottom of Page)"/>
        <w:docPartUnique/>
      </w:docPartObj>
    </w:sdtPr>
    <w:sdtEndPr/>
    <w:sdtContent>
      <w:p w14:paraId="69FD6145" w14:textId="4395E5B1" w:rsidR="002F449C" w:rsidRDefault="002F449C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515801AF" w14:textId="77777777" w:rsidR="00E83603" w:rsidRDefault="00E83603">
    <w:pPr>
      <w:pStyle w:val="Zpa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AA02874" w14:textId="77777777" w:rsidR="00BF19B2" w:rsidRDefault="00BF19B2" w:rsidP="00756B25">
      <w:pPr>
        <w:spacing w:after="0" w:line="240" w:lineRule="auto"/>
      </w:pPr>
      <w:r>
        <w:separator/>
      </w:r>
    </w:p>
  </w:footnote>
  <w:footnote w:type="continuationSeparator" w:id="0">
    <w:p w14:paraId="5891926A" w14:textId="77777777" w:rsidR="00BF19B2" w:rsidRDefault="00BF19B2" w:rsidP="00756B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7898C3F" w14:textId="77777777" w:rsidR="002F449C" w:rsidRDefault="002F449C" w:rsidP="002F449C">
    <w:pPr>
      <w:pStyle w:val="Titulnstrana"/>
      <w:spacing w:after="200"/>
      <w:rPr>
        <w:sz w:val="36"/>
        <w:szCs w:val="36"/>
      </w:rPr>
    </w:pPr>
    <w:r>
      <w:rPr>
        <w:sz w:val="36"/>
        <w:szCs w:val="36"/>
      </w:rPr>
      <w:t xml:space="preserve">Seminární práce z předmětu </w:t>
    </w:r>
    <w:proofErr w:type="spellStart"/>
    <w:r>
      <w:rPr>
        <w:sz w:val="36"/>
        <w:szCs w:val="36"/>
      </w:rPr>
      <w:t>NoSQL</w:t>
    </w:r>
    <w:proofErr w:type="spellEnd"/>
    <w:r>
      <w:rPr>
        <w:sz w:val="36"/>
        <w:szCs w:val="36"/>
      </w:rPr>
      <w:t xml:space="preserve"> databáze</w:t>
    </w:r>
  </w:p>
  <w:p w14:paraId="7CA6E091" w14:textId="77777777" w:rsidR="002F449C" w:rsidRDefault="002F449C">
    <w:pPr>
      <w:pStyle w:val="Zhlav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595D72"/>
    <w:multiLevelType w:val="hybridMultilevel"/>
    <w:tmpl w:val="92A09B0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9D3F91"/>
    <w:multiLevelType w:val="hybridMultilevel"/>
    <w:tmpl w:val="7C14AB6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7772C41"/>
    <w:multiLevelType w:val="hybridMultilevel"/>
    <w:tmpl w:val="DCD6A74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AB772A2"/>
    <w:multiLevelType w:val="multilevel"/>
    <w:tmpl w:val="0B4A81C0"/>
    <w:lvl w:ilvl="0">
      <w:start w:val="1"/>
      <w:numFmt w:val="decimal"/>
      <w:pStyle w:val="Nadpis1"/>
      <w:lvlText w:val="%1"/>
      <w:lvlJc w:val="left"/>
      <w:pPr>
        <w:ind w:left="432" w:hanging="432"/>
      </w:pPr>
    </w:lvl>
    <w:lvl w:ilvl="1">
      <w:start w:val="1"/>
      <w:numFmt w:val="decimal"/>
      <w:pStyle w:val="Nadpis2"/>
      <w:lvlText w:val="%1.%2"/>
      <w:lvlJc w:val="left"/>
      <w:pPr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3B752A8D"/>
    <w:multiLevelType w:val="hybridMultilevel"/>
    <w:tmpl w:val="374E1B1C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800" w:hanging="360"/>
      </w:pPr>
    </w:lvl>
    <w:lvl w:ilvl="2" w:tplc="0405001B" w:tentative="1">
      <w:start w:val="1"/>
      <w:numFmt w:val="lowerRoman"/>
      <w:lvlText w:val="%3."/>
      <w:lvlJc w:val="right"/>
      <w:pPr>
        <w:ind w:left="2520" w:hanging="180"/>
      </w:pPr>
    </w:lvl>
    <w:lvl w:ilvl="3" w:tplc="0405000F" w:tentative="1">
      <w:start w:val="1"/>
      <w:numFmt w:val="decimal"/>
      <w:lvlText w:val="%4."/>
      <w:lvlJc w:val="left"/>
      <w:pPr>
        <w:ind w:left="3240" w:hanging="360"/>
      </w:pPr>
    </w:lvl>
    <w:lvl w:ilvl="4" w:tplc="04050019" w:tentative="1">
      <w:start w:val="1"/>
      <w:numFmt w:val="lowerLetter"/>
      <w:lvlText w:val="%5."/>
      <w:lvlJc w:val="left"/>
      <w:pPr>
        <w:ind w:left="3960" w:hanging="360"/>
      </w:pPr>
    </w:lvl>
    <w:lvl w:ilvl="5" w:tplc="0405001B" w:tentative="1">
      <w:start w:val="1"/>
      <w:numFmt w:val="lowerRoman"/>
      <w:lvlText w:val="%6."/>
      <w:lvlJc w:val="right"/>
      <w:pPr>
        <w:ind w:left="4680" w:hanging="180"/>
      </w:pPr>
    </w:lvl>
    <w:lvl w:ilvl="6" w:tplc="0405000F" w:tentative="1">
      <w:start w:val="1"/>
      <w:numFmt w:val="decimal"/>
      <w:lvlText w:val="%7."/>
      <w:lvlJc w:val="left"/>
      <w:pPr>
        <w:ind w:left="5400" w:hanging="360"/>
      </w:pPr>
    </w:lvl>
    <w:lvl w:ilvl="7" w:tplc="04050019" w:tentative="1">
      <w:start w:val="1"/>
      <w:numFmt w:val="lowerLetter"/>
      <w:lvlText w:val="%8."/>
      <w:lvlJc w:val="left"/>
      <w:pPr>
        <w:ind w:left="6120" w:hanging="360"/>
      </w:pPr>
    </w:lvl>
    <w:lvl w:ilvl="8" w:tplc="0405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642C4643"/>
    <w:multiLevelType w:val="hybridMultilevel"/>
    <w:tmpl w:val="EF54F50A"/>
    <w:lvl w:ilvl="0" w:tplc="00E8402A">
      <w:start w:val="3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EFF6D84"/>
    <w:multiLevelType w:val="multilevel"/>
    <w:tmpl w:val="FA44898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715C146C"/>
    <w:multiLevelType w:val="hybridMultilevel"/>
    <w:tmpl w:val="D1C2AF7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F1741B"/>
    <w:multiLevelType w:val="hybridMultilevel"/>
    <w:tmpl w:val="237471C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6445713">
    <w:abstractNumId w:val="3"/>
  </w:num>
  <w:num w:numId="2" w16cid:durableId="1837915402">
    <w:abstractNumId w:val="5"/>
  </w:num>
  <w:num w:numId="3" w16cid:durableId="1733311492">
    <w:abstractNumId w:val="2"/>
  </w:num>
  <w:num w:numId="4" w16cid:durableId="467629031">
    <w:abstractNumId w:val="0"/>
  </w:num>
  <w:num w:numId="5" w16cid:durableId="1359085797">
    <w:abstractNumId w:val="1"/>
  </w:num>
  <w:num w:numId="6" w16cid:durableId="1661081732">
    <w:abstractNumId w:val="4"/>
  </w:num>
  <w:num w:numId="7" w16cid:durableId="436873567">
    <w:abstractNumId w:val="7"/>
  </w:num>
  <w:num w:numId="8" w16cid:durableId="1444955031">
    <w:abstractNumId w:val="8"/>
  </w:num>
  <w:num w:numId="9" w16cid:durableId="113066901">
    <w:abstractNumId w:val="6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03869"/>
    <w:rsid w:val="00003869"/>
    <w:rsid w:val="00007ADB"/>
    <w:rsid w:val="00014108"/>
    <w:rsid w:val="00024574"/>
    <w:rsid w:val="00047465"/>
    <w:rsid w:val="00060A9C"/>
    <w:rsid w:val="0006347A"/>
    <w:rsid w:val="00064DDE"/>
    <w:rsid w:val="000925C3"/>
    <w:rsid w:val="000A2F52"/>
    <w:rsid w:val="000C1EEE"/>
    <w:rsid w:val="000E3D0C"/>
    <w:rsid w:val="000F489F"/>
    <w:rsid w:val="000F49FE"/>
    <w:rsid w:val="00123C04"/>
    <w:rsid w:val="00130441"/>
    <w:rsid w:val="00152630"/>
    <w:rsid w:val="001559A5"/>
    <w:rsid w:val="001562EF"/>
    <w:rsid w:val="00172595"/>
    <w:rsid w:val="001836DB"/>
    <w:rsid w:val="0018484B"/>
    <w:rsid w:val="001924CD"/>
    <w:rsid w:val="00197256"/>
    <w:rsid w:val="001A6259"/>
    <w:rsid w:val="001C04C9"/>
    <w:rsid w:val="001C367F"/>
    <w:rsid w:val="001C55FD"/>
    <w:rsid w:val="001D6441"/>
    <w:rsid w:val="001E7D29"/>
    <w:rsid w:val="00204ECA"/>
    <w:rsid w:val="0021091C"/>
    <w:rsid w:val="00213133"/>
    <w:rsid w:val="002142C0"/>
    <w:rsid w:val="00214D9E"/>
    <w:rsid w:val="00230023"/>
    <w:rsid w:val="002431DC"/>
    <w:rsid w:val="00244BAA"/>
    <w:rsid w:val="002654F8"/>
    <w:rsid w:val="002920B0"/>
    <w:rsid w:val="002A6440"/>
    <w:rsid w:val="002C16C6"/>
    <w:rsid w:val="002C2534"/>
    <w:rsid w:val="002C3034"/>
    <w:rsid w:val="002C4777"/>
    <w:rsid w:val="002C66D4"/>
    <w:rsid w:val="002C6C50"/>
    <w:rsid w:val="002E4CBB"/>
    <w:rsid w:val="002F449C"/>
    <w:rsid w:val="002F4659"/>
    <w:rsid w:val="00304B27"/>
    <w:rsid w:val="00312DEE"/>
    <w:rsid w:val="00315331"/>
    <w:rsid w:val="0032404C"/>
    <w:rsid w:val="00341A25"/>
    <w:rsid w:val="003551CA"/>
    <w:rsid w:val="00383EF3"/>
    <w:rsid w:val="00386926"/>
    <w:rsid w:val="003A0F02"/>
    <w:rsid w:val="003E6E1F"/>
    <w:rsid w:val="003F4B70"/>
    <w:rsid w:val="003F4D08"/>
    <w:rsid w:val="00426F25"/>
    <w:rsid w:val="0044625E"/>
    <w:rsid w:val="00447710"/>
    <w:rsid w:val="00451463"/>
    <w:rsid w:val="00453BE2"/>
    <w:rsid w:val="0045430E"/>
    <w:rsid w:val="004A6517"/>
    <w:rsid w:val="004B49BB"/>
    <w:rsid w:val="004C1C65"/>
    <w:rsid w:val="004C3269"/>
    <w:rsid w:val="004C5CA7"/>
    <w:rsid w:val="004C7523"/>
    <w:rsid w:val="004E344E"/>
    <w:rsid w:val="004E5113"/>
    <w:rsid w:val="004E5236"/>
    <w:rsid w:val="004E7289"/>
    <w:rsid w:val="004F23B6"/>
    <w:rsid w:val="00502254"/>
    <w:rsid w:val="005040DE"/>
    <w:rsid w:val="00511DBB"/>
    <w:rsid w:val="0055068B"/>
    <w:rsid w:val="00553FF0"/>
    <w:rsid w:val="00556E61"/>
    <w:rsid w:val="005915A5"/>
    <w:rsid w:val="005A1FAF"/>
    <w:rsid w:val="005C1EE0"/>
    <w:rsid w:val="005D5B3A"/>
    <w:rsid w:val="005E0CB7"/>
    <w:rsid w:val="00621416"/>
    <w:rsid w:val="006318A3"/>
    <w:rsid w:val="00641DE6"/>
    <w:rsid w:val="006A0DE5"/>
    <w:rsid w:val="006A18AE"/>
    <w:rsid w:val="006E5D9D"/>
    <w:rsid w:val="0070390B"/>
    <w:rsid w:val="007102F7"/>
    <w:rsid w:val="00730563"/>
    <w:rsid w:val="00744A77"/>
    <w:rsid w:val="00750D6C"/>
    <w:rsid w:val="00756B25"/>
    <w:rsid w:val="00776FF7"/>
    <w:rsid w:val="007A3F4D"/>
    <w:rsid w:val="007B32C0"/>
    <w:rsid w:val="007E6ECC"/>
    <w:rsid w:val="00814FFA"/>
    <w:rsid w:val="00852295"/>
    <w:rsid w:val="00855202"/>
    <w:rsid w:val="00856B5B"/>
    <w:rsid w:val="00880E67"/>
    <w:rsid w:val="008A19C3"/>
    <w:rsid w:val="008A72DC"/>
    <w:rsid w:val="008D1A39"/>
    <w:rsid w:val="008D2272"/>
    <w:rsid w:val="00937DF9"/>
    <w:rsid w:val="00946442"/>
    <w:rsid w:val="00952937"/>
    <w:rsid w:val="00953029"/>
    <w:rsid w:val="00954252"/>
    <w:rsid w:val="009602AB"/>
    <w:rsid w:val="0098453D"/>
    <w:rsid w:val="0099266F"/>
    <w:rsid w:val="009C5043"/>
    <w:rsid w:val="009E043E"/>
    <w:rsid w:val="009E2F82"/>
    <w:rsid w:val="009E3DED"/>
    <w:rsid w:val="009F0CE4"/>
    <w:rsid w:val="009F1820"/>
    <w:rsid w:val="00A236FF"/>
    <w:rsid w:val="00A26E76"/>
    <w:rsid w:val="00A32C40"/>
    <w:rsid w:val="00A4016A"/>
    <w:rsid w:val="00A46912"/>
    <w:rsid w:val="00A6165C"/>
    <w:rsid w:val="00A92BEF"/>
    <w:rsid w:val="00A9317F"/>
    <w:rsid w:val="00AA51F3"/>
    <w:rsid w:val="00AC21F1"/>
    <w:rsid w:val="00AE015B"/>
    <w:rsid w:val="00AE0F09"/>
    <w:rsid w:val="00AE11AD"/>
    <w:rsid w:val="00B03618"/>
    <w:rsid w:val="00B1264D"/>
    <w:rsid w:val="00B24C0B"/>
    <w:rsid w:val="00B27C6F"/>
    <w:rsid w:val="00B60D60"/>
    <w:rsid w:val="00B84A59"/>
    <w:rsid w:val="00B93305"/>
    <w:rsid w:val="00BA02C8"/>
    <w:rsid w:val="00BD0203"/>
    <w:rsid w:val="00BF19B2"/>
    <w:rsid w:val="00C30841"/>
    <w:rsid w:val="00C46F71"/>
    <w:rsid w:val="00C4792B"/>
    <w:rsid w:val="00C54689"/>
    <w:rsid w:val="00C82160"/>
    <w:rsid w:val="00C901EB"/>
    <w:rsid w:val="00C97D37"/>
    <w:rsid w:val="00C97F73"/>
    <w:rsid w:val="00CA0183"/>
    <w:rsid w:val="00CA6500"/>
    <w:rsid w:val="00CC0D2B"/>
    <w:rsid w:val="00CE157F"/>
    <w:rsid w:val="00CE356C"/>
    <w:rsid w:val="00CE5EAF"/>
    <w:rsid w:val="00D117BE"/>
    <w:rsid w:val="00D604FC"/>
    <w:rsid w:val="00D62566"/>
    <w:rsid w:val="00D7403D"/>
    <w:rsid w:val="00D74B7E"/>
    <w:rsid w:val="00D835E8"/>
    <w:rsid w:val="00D925DD"/>
    <w:rsid w:val="00D95358"/>
    <w:rsid w:val="00DA4216"/>
    <w:rsid w:val="00DA66EF"/>
    <w:rsid w:val="00DA7285"/>
    <w:rsid w:val="00DB423C"/>
    <w:rsid w:val="00DB488D"/>
    <w:rsid w:val="00DC29E5"/>
    <w:rsid w:val="00E0045F"/>
    <w:rsid w:val="00E01592"/>
    <w:rsid w:val="00E04DAC"/>
    <w:rsid w:val="00E0617E"/>
    <w:rsid w:val="00E250D0"/>
    <w:rsid w:val="00E35A70"/>
    <w:rsid w:val="00E37199"/>
    <w:rsid w:val="00E433E0"/>
    <w:rsid w:val="00E44993"/>
    <w:rsid w:val="00E83603"/>
    <w:rsid w:val="00E91ED4"/>
    <w:rsid w:val="00E924D6"/>
    <w:rsid w:val="00EA6F82"/>
    <w:rsid w:val="00EC481C"/>
    <w:rsid w:val="00EF2728"/>
    <w:rsid w:val="00EF3B7E"/>
    <w:rsid w:val="00EF7076"/>
    <w:rsid w:val="00F00FB8"/>
    <w:rsid w:val="00F22CBE"/>
    <w:rsid w:val="00F30B23"/>
    <w:rsid w:val="00F80814"/>
    <w:rsid w:val="00F80A10"/>
    <w:rsid w:val="00F87999"/>
    <w:rsid w:val="00FC02F4"/>
    <w:rsid w:val="00FC0721"/>
    <w:rsid w:val="00FC515E"/>
    <w:rsid w:val="00FE185F"/>
    <w:rsid w:val="00FF07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112480F9"/>
  <w15:docId w15:val="{7449403A-4239-4E4E-8CE5-0C0EB8C2E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qFormat/>
    <w:rsid w:val="00003869"/>
    <w:rPr>
      <w:rFonts w:ascii="Times New Roman" w:hAnsi="Times New Roman" w:cs="Times New Roman"/>
      <w:sz w:val="24"/>
      <w:szCs w:val="24"/>
    </w:rPr>
  </w:style>
  <w:style w:type="paragraph" w:styleId="Nadpis1">
    <w:name w:val="heading 1"/>
    <w:basedOn w:val="Normln"/>
    <w:next w:val="Normln"/>
    <w:link w:val="Nadpis1Char"/>
    <w:uiPriority w:val="9"/>
    <w:qFormat/>
    <w:rsid w:val="001562EF"/>
    <w:pPr>
      <w:keepNext/>
      <w:keepLines/>
      <w:numPr>
        <w:numId w:val="1"/>
      </w:numPr>
      <w:spacing w:before="480"/>
      <w:outlineLvl w:val="0"/>
    </w:pPr>
    <w:rPr>
      <w:rFonts w:ascii="Arial" w:eastAsiaTheme="majorEastAsia" w:hAnsi="Arial" w:cstheme="majorBidi"/>
      <w:b/>
      <w:bCs/>
      <w:sz w:val="28"/>
      <w:szCs w:val="28"/>
    </w:rPr>
  </w:style>
  <w:style w:type="paragraph" w:styleId="Nadpis2">
    <w:name w:val="heading 2"/>
    <w:basedOn w:val="Normln"/>
    <w:next w:val="Normln"/>
    <w:link w:val="Nadpis2Char"/>
    <w:uiPriority w:val="9"/>
    <w:unhideWhenUsed/>
    <w:qFormat/>
    <w:rsid w:val="001562EF"/>
    <w:pPr>
      <w:keepNext/>
      <w:keepLines/>
      <w:numPr>
        <w:ilvl w:val="1"/>
        <w:numId w:val="1"/>
      </w:num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Nadpis3">
    <w:name w:val="heading 3"/>
    <w:basedOn w:val="Normln"/>
    <w:next w:val="Normln"/>
    <w:link w:val="Nadpis3Char"/>
    <w:uiPriority w:val="9"/>
    <w:unhideWhenUsed/>
    <w:qFormat/>
    <w:rsid w:val="00AA51F3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</w:rPr>
  </w:style>
  <w:style w:type="paragraph" w:styleId="Nadpis4">
    <w:name w:val="heading 4"/>
    <w:basedOn w:val="Normln"/>
    <w:next w:val="Normln"/>
    <w:link w:val="Nadpis4Char"/>
    <w:uiPriority w:val="9"/>
    <w:semiHidden/>
    <w:unhideWhenUsed/>
    <w:qFormat/>
    <w:rsid w:val="0070390B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Nadpis5">
    <w:name w:val="heading 5"/>
    <w:basedOn w:val="Normln"/>
    <w:next w:val="Normln"/>
    <w:link w:val="Nadpis5Char"/>
    <w:uiPriority w:val="9"/>
    <w:semiHidden/>
    <w:unhideWhenUsed/>
    <w:qFormat/>
    <w:rsid w:val="0070390B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Nadpis6">
    <w:name w:val="heading 6"/>
    <w:basedOn w:val="Normln"/>
    <w:next w:val="Normln"/>
    <w:link w:val="Nadpis6Char"/>
    <w:uiPriority w:val="9"/>
    <w:semiHidden/>
    <w:unhideWhenUsed/>
    <w:qFormat/>
    <w:rsid w:val="0070390B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Nadpis7">
    <w:name w:val="heading 7"/>
    <w:basedOn w:val="Normln"/>
    <w:next w:val="Normln"/>
    <w:link w:val="Nadpis7Char"/>
    <w:uiPriority w:val="9"/>
    <w:semiHidden/>
    <w:unhideWhenUsed/>
    <w:qFormat/>
    <w:rsid w:val="0070390B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Nadpis8">
    <w:name w:val="heading 8"/>
    <w:basedOn w:val="Normln"/>
    <w:next w:val="Normln"/>
    <w:link w:val="Nadpis8Char"/>
    <w:uiPriority w:val="9"/>
    <w:semiHidden/>
    <w:unhideWhenUsed/>
    <w:qFormat/>
    <w:rsid w:val="0070390B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Nadpis9">
    <w:name w:val="heading 9"/>
    <w:basedOn w:val="Normln"/>
    <w:next w:val="Normln"/>
    <w:link w:val="Nadpis9Char"/>
    <w:uiPriority w:val="9"/>
    <w:semiHidden/>
    <w:unhideWhenUsed/>
    <w:qFormat/>
    <w:rsid w:val="0070390B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Standardnpsmoodstavce">
    <w:name w:val="Default Paragraph Font"/>
    <w:uiPriority w:val="1"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1562EF"/>
    <w:rPr>
      <w:rFonts w:ascii="Arial" w:eastAsiaTheme="majorEastAsia" w:hAnsi="Arial" w:cstheme="majorBidi"/>
      <w:b/>
      <w:bCs/>
      <w:sz w:val="28"/>
      <w:szCs w:val="28"/>
    </w:rPr>
  </w:style>
  <w:style w:type="character" w:styleId="Nzevknihy">
    <w:name w:val="Book Title"/>
    <w:basedOn w:val="Standardnpsmoodstavce"/>
    <w:uiPriority w:val="33"/>
    <w:qFormat/>
    <w:rsid w:val="00003869"/>
    <w:rPr>
      <w:rFonts w:ascii="Arial" w:hAnsi="Arial"/>
      <w:bCs/>
      <w:spacing w:val="5"/>
      <w:sz w:val="28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038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03869"/>
    <w:rPr>
      <w:rFonts w:ascii="Tahoma" w:hAnsi="Tahoma" w:cs="Tahoma"/>
      <w:sz w:val="16"/>
      <w:szCs w:val="16"/>
    </w:rPr>
  </w:style>
  <w:style w:type="character" w:styleId="Siln">
    <w:name w:val="Strong"/>
    <w:basedOn w:val="Standardnpsmoodstavce"/>
    <w:uiPriority w:val="22"/>
    <w:qFormat/>
    <w:rsid w:val="00003869"/>
    <w:rPr>
      <w:b/>
      <w:bCs/>
    </w:rPr>
  </w:style>
  <w:style w:type="paragraph" w:customStyle="1" w:styleId="Odstavec">
    <w:name w:val="Odstavec"/>
    <w:basedOn w:val="Normln"/>
    <w:qFormat/>
    <w:rsid w:val="004E5113"/>
    <w:pPr>
      <w:jc w:val="both"/>
    </w:pPr>
  </w:style>
  <w:style w:type="character" w:styleId="Hypertextovodkaz">
    <w:name w:val="Hyperlink"/>
    <w:basedOn w:val="Standardnpsmoodstavce"/>
    <w:uiPriority w:val="99"/>
    <w:unhideWhenUsed/>
    <w:rsid w:val="001562EF"/>
    <w:rPr>
      <w:color w:val="0000FF" w:themeColor="hyperlink"/>
      <w:u w:val="single"/>
    </w:rPr>
  </w:style>
  <w:style w:type="paragraph" w:styleId="Obsah2">
    <w:name w:val="toc 2"/>
    <w:basedOn w:val="Normln"/>
    <w:next w:val="Normln"/>
    <w:autoRedefine/>
    <w:uiPriority w:val="39"/>
    <w:unhideWhenUsed/>
    <w:qFormat/>
    <w:rsid w:val="00E924D6"/>
    <w:pPr>
      <w:tabs>
        <w:tab w:val="left" w:pos="660"/>
        <w:tab w:val="right" w:leader="dot" w:pos="8776"/>
      </w:tabs>
      <w:spacing w:after="100"/>
      <w:ind w:left="238"/>
    </w:pPr>
  </w:style>
  <w:style w:type="paragraph" w:styleId="Obsah3">
    <w:name w:val="toc 3"/>
    <w:basedOn w:val="Normln"/>
    <w:next w:val="Normln"/>
    <w:autoRedefine/>
    <w:uiPriority w:val="39"/>
    <w:unhideWhenUsed/>
    <w:qFormat/>
    <w:rsid w:val="00E924D6"/>
    <w:pPr>
      <w:spacing w:after="100"/>
      <w:ind w:left="482"/>
    </w:pPr>
  </w:style>
  <w:style w:type="paragraph" w:styleId="Obsah1">
    <w:name w:val="toc 1"/>
    <w:basedOn w:val="Normln"/>
    <w:next w:val="Normln"/>
    <w:autoRedefine/>
    <w:uiPriority w:val="39"/>
    <w:unhideWhenUsed/>
    <w:qFormat/>
    <w:rsid w:val="00E924D6"/>
    <w:pPr>
      <w:tabs>
        <w:tab w:val="left" w:pos="482"/>
        <w:tab w:val="right" w:leader="dot" w:pos="8776"/>
      </w:tabs>
      <w:spacing w:after="100"/>
    </w:pPr>
    <w:rPr>
      <w:b/>
    </w:rPr>
  </w:style>
  <w:style w:type="character" w:customStyle="1" w:styleId="Nadpis2Char">
    <w:name w:val="Nadpis 2 Char"/>
    <w:basedOn w:val="Standardnpsmoodstavce"/>
    <w:link w:val="Nadpis2"/>
    <w:uiPriority w:val="9"/>
    <w:rsid w:val="001562EF"/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Podnadpis">
    <w:name w:val="Subtitle"/>
    <w:basedOn w:val="Normln"/>
    <w:next w:val="Normln"/>
    <w:link w:val="PodnadpisChar"/>
    <w:uiPriority w:val="11"/>
    <w:qFormat/>
    <w:rsid w:val="001562EF"/>
    <w:pPr>
      <w:numPr>
        <w:ilvl w:val="1"/>
      </w:numPr>
    </w:pPr>
    <w:rPr>
      <w:rFonts w:ascii="Arial" w:eastAsiaTheme="majorEastAsia" w:hAnsi="Arial" w:cstheme="majorBidi"/>
      <w:b/>
      <w:iCs/>
      <w:spacing w:val="15"/>
    </w:rPr>
  </w:style>
  <w:style w:type="character" w:customStyle="1" w:styleId="PodnadpisChar">
    <w:name w:val="Podnadpis Char"/>
    <w:basedOn w:val="Standardnpsmoodstavce"/>
    <w:link w:val="Podnadpis"/>
    <w:uiPriority w:val="11"/>
    <w:rsid w:val="001562EF"/>
    <w:rPr>
      <w:rFonts w:ascii="Arial" w:eastAsiaTheme="majorEastAsia" w:hAnsi="Arial" w:cstheme="majorBidi"/>
      <w:b/>
      <w:iCs/>
      <w:spacing w:val="15"/>
      <w:sz w:val="24"/>
      <w:szCs w:val="24"/>
    </w:rPr>
  </w:style>
  <w:style w:type="paragraph" w:styleId="Titulek">
    <w:name w:val="caption"/>
    <w:basedOn w:val="Normln"/>
    <w:next w:val="Normln"/>
    <w:uiPriority w:val="35"/>
    <w:unhideWhenUsed/>
    <w:qFormat/>
    <w:rsid w:val="00756B25"/>
    <w:pPr>
      <w:spacing w:line="240" w:lineRule="auto"/>
    </w:pPr>
    <w:rPr>
      <w:b/>
      <w:bCs/>
      <w:sz w:val="20"/>
      <w:szCs w:val="18"/>
    </w:rPr>
  </w:style>
  <w:style w:type="table" w:styleId="Mkatabulky">
    <w:name w:val="Table Grid"/>
    <w:basedOn w:val="Normlntabulka"/>
    <w:uiPriority w:val="59"/>
    <w:rsid w:val="00214D9E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customStyle="1" w:styleId="Texttabulky">
    <w:name w:val="Text tabulky"/>
    <w:basedOn w:val="Normln"/>
    <w:qFormat/>
    <w:rsid w:val="00214D9E"/>
    <w:pPr>
      <w:spacing w:after="0" w:line="240" w:lineRule="auto"/>
    </w:pPr>
    <w:rPr>
      <w:sz w:val="20"/>
      <w:szCs w:val="22"/>
    </w:rPr>
  </w:style>
  <w:style w:type="paragraph" w:styleId="Odstavecseseznamem">
    <w:name w:val="List Paragraph"/>
    <w:basedOn w:val="Normln"/>
    <w:uiPriority w:val="34"/>
    <w:qFormat/>
    <w:rsid w:val="00214D9E"/>
    <w:pPr>
      <w:ind w:left="720"/>
      <w:contextualSpacing/>
    </w:p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756B25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756B25"/>
    <w:rPr>
      <w:rFonts w:ascii="Times New Roman" w:hAnsi="Times New Roman" w:cs="Times New Roman"/>
      <w:sz w:val="20"/>
      <w:szCs w:val="20"/>
    </w:rPr>
  </w:style>
  <w:style w:type="character" w:styleId="Znakapoznpodarou">
    <w:name w:val="footnote reference"/>
    <w:basedOn w:val="Standardnpsmoodstavce"/>
    <w:uiPriority w:val="99"/>
    <w:semiHidden/>
    <w:unhideWhenUsed/>
    <w:rsid w:val="00756B25"/>
    <w:rPr>
      <w:vertAlign w:val="superscript"/>
    </w:rPr>
  </w:style>
  <w:style w:type="paragraph" w:styleId="Nadpisobsahu">
    <w:name w:val="TOC Heading"/>
    <w:basedOn w:val="Nadpis1"/>
    <w:next w:val="Normln"/>
    <w:uiPriority w:val="39"/>
    <w:unhideWhenUsed/>
    <w:qFormat/>
    <w:rsid w:val="00756B25"/>
    <w:pPr>
      <w:spacing w:after="0"/>
      <w:outlineLvl w:val="9"/>
    </w:pPr>
    <w:rPr>
      <w:rFonts w:asciiTheme="majorHAnsi" w:hAnsiTheme="majorHAnsi"/>
      <w:color w:val="365F91" w:themeColor="accent1" w:themeShade="BF"/>
    </w:rPr>
  </w:style>
  <w:style w:type="paragraph" w:customStyle="1" w:styleId="Zdorjovkd">
    <w:name w:val="Zdorjový kód"/>
    <w:basedOn w:val="Normln"/>
    <w:qFormat/>
    <w:rsid w:val="00946442"/>
    <w:pPr>
      <w:spacing w:after="0" w:line="240" w:lineRule="auto"/>
    </w:pPr>
    <w:rPr>
      <w:rFonts w:ascii="Courier New" w:hAnsi="Courier New"/>
      <w:sz w:val="20"/>
    </w:rPr>
  </w:style>
  <w:style w:type="paragraph" w:customStyle="1" w:styleId="Titulnstrana">
    <w:name w:val="Titulní strana"/>
    <w:basedOn w:val="Normln"/>
    <w:qFormat/>
    <w:rsid w:val="0006347A"/>
    <w:pPr>
      <w:spacing w:after="0"/>
      <w:jc w:val="center"/>
    </w:pPr>
    <w:rPr>
      <w:rFonts w:ascii="Arial" w:hAnsi="Arial"/>
      <w:szCs w:val="38"/>
    </w:rPr>
  </w:style>
  <w:style w:type="paragraph" w:styleId="Bibliografie">
    <w:name w:val="Bibliography"/>
    <w:basedOn w:val="Normln"/>
    <w:next w:val="Normln"/>
    <w:uiPriority w:val="37"/>
    <w:unhideWhenUsed/>
    <w:rsid w:val="009E2F82"/>
    <w:pPr>
      <w:tabs>
        <w:tab w:val="left" w:pos="504"/>
      </w:tabs>
      <w:spacing w:after="240" w:line="240" w:lineRule="auto"/>
      <w:ind w:left="504" w:hanging="504"/>
    </w:pPr>
  </w:style>
  <w:style w:type="paragraph" w:styleId="Seznamobrzk">
    <w:name w:val="table of figures"/>
    <w:basedOn w:val="Normln"/>
    <w:next w:val="Normln"/>
    <w:uiPriority w:val="99"/>
    <w:unhideWhenUsed/>
    <w:rsid w:val="0006347A"/>
    <w:pPr>
      <w:spacing w:after="0"/>
    </w:pPr>
  </w:style>
  <w:style w:type="character" w:customStyle="1" w:styleId="Nadpis3Char">
    <w:name w:val="Nadpis 3 Char"/>
    <w:basedOn w:val="Standardnpsmoodstavce"/>
    <w:link w:val="Nadpis3"/>
    <w:uiPriority w:val="9"/>
    <w:rsid w:val="00AA51F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Nadpis4Char">
    <w:name w:val="Nadpis 4 Char"/>
    <w:basedOn w:val="Standardnpsmoodstavce"/>
    <w:link w:val="Nadpis4"/>
    <w:uiPriority w:val="9"/>
    <w:semiHidden/>
    <w:rsid w:val="0070390B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  <w:szCs w:val="24"/>
    </w:rPr>
  </w:style>
  <w:style w:type="character" w:customStyle="1" w:styleId="Nadpis5Char">
    <w:name w:val="Nadpis 5 Char"/>
    <w:basedOn w:val="Standardnpsmoodstavce"/>
    <w:link w:val="Nadpis5"/>
    <w:uiPriority w:val="9"/>
    <w:semiHidden/>
    <w:rsid w:val="0070390B"/>
    <w:rPr>
      <w:rFonts w:asciiTheme="majorHAnsi" w:eastAsiaTheme="majorEastAsia" w:hAnsiTheme="majorHAnsi" w:cstheme="majorBidi"/>
      <w:color w:val="243F60" w:themeColor="accent1" w:themeShade="7F"/>
      <w:sz w:val="24"/>
      <w:szCs w:val="24"/>
    </w:rPr>
  </w:style>
  <w:style w:type="character" w:customStyle="1" w:styleId="Nadpis6Char">
    <w:name w:val="Nadpis 6 Char"/>
    <w:basedOn w:val="Standardnpsmoodstavce"/>
    <w:link w:val="Nadpis6"/>
    <w:uiPriority w:val="9"/>
    <w:semiHidden/>
    <w:rsid w:val="0070390B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</w:rPr>
  </w:style>
  <w:style w:type="character" w:customStyle="1" w:styleId="Nadpis7Char">
    <w:name w:val="Nadpis 7 Char"/>
    <w:basedOn w:val="Standardnpsmoodstavce"/>
    <w:link w:val="Nadpis7"/>
    <w:uiPriority w:val="9"/>
    <w:semiHidden/>
    <w:rsid w:val="0070390B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Nadpis8Char">
    <w:name w:val="Nadpis 8 Char"/>
    <w:basedOn w:val="Standardnpsmoodstavce"/>
    <w:link w:val="Nadpis8"/>
    <w:uiPriority w:val="9"/>
    <w:semiHidden/>
    <w:rsid w:val="0070390B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Nadpis9Char">
    <w:name w:val="Nadpis 9 Char"/>
    <w:basedOn w:val="Standardnpsmoodstavce"/>
    <w:link w:val="Nadpis9"/>
    <w:uiPriority w:val="9"/>
    <w:semiHidden/>
    <w:rsid w:val="0070390B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Nadpis1-bezsla">
    <w:name w:val="Nadpis 1 - bez čísla"/>
    <w:basedOn w:val="Nadpis1"/>
    <w:qFormat/>
    <w:rsid w:val="00E924D6"/>
    <w:pPr>
      <w:numPr>
        <w:numId w:val="0"/>
      </w:numPr>
    </w:pPr>
  </w:style>
  <w:style w:type="paragraph" w:styleId="Zhlav">
    <w:name w:val="header"/>
    <w:basedOn w:val="Normln"/>
    <w:link w:val="ZhlavChar"/>
    <w:uiPriority w:val="99"/>
    <w:unhideWhenUsed/>
    <w:rsid w:val="00EF272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hlavChar">
    <w:name w:val="Záhlaví Char"/>
    <w:basedOn w:val="Standardnpsmoodstavce"/>
    <w:link w:val="Zhlav"/>
    <w:uiPriority w:val="99"/>
    <w:rsid w:val="00EF2728"/>
    <w:rPr>
      <w:rFonts w:ascii="Times New Roman" w:hAnsi="Times New Roman" w:cs="Times New Roman"/>
      <w:sz w:val="24"/>
      <w:szCs w:val="24"/>
    </w:rPr>
  </w:style>
  <w:style w:type="paragraph" w:styleId="Zpat">
    <w:name w:val="footer"/>
    <w:basedOn w:val="Normln"/>
    <w:link w:val="ZpatChar"/>
    <w:uiPriority w:val="99"/>
    <w:unhideWhenUsed/>
    <w:rsid w:val="00EF2728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EF2728"/>
    <w:rPr>
      <w:rFonts w:ascii="Times New Roman" w:hAnsi="Times New Roman" w:cs="Times New Roman"/>
      <w:sz w:val="24"/>
      <w:szCs w:val="24"/>
    </w:rPr>
  </w:style>
  <w:style w:type="character" w:styleId="Zstupntext">
    <w:name w:val="Placeholder Text"/>
    <w:basedOn w:val="Standardnpsmoodstavce"/>
    <w:uiPriority w:val="99"/>
    <w:semiHidden/>
    <w:rsid w:val="00AC21F1"/>
    <w:rPr>
      <w:color w:val="808080"/>
    </w:rPr>
  </w:style>
  <w:style w:type="character" w:styleId="Nevyeenzmnka">
    <w:name w:val="Unresolved Mention"/>
    <w:basedOn w:val="Standardnpsmoodstavce"/>
    <w:uiPriority w:val="99"/>
    <w:semiHidden/>
    <w:unhideWhenUsed/>
    <w:rsid w:val="00341A25"/>
    <w:rPr>
      <w:color w:val="605E5C"/>
      <w:shd w:val="clear" w:color="auto" w:fill="E1DFDD"/>
    </w:rPr>
  </w:style>
  <w:style w:type="paragraph" w:styleId="Bezmezer">
    <w:name w:val="No Spacing"/>
    <w:uiPriority w:val="1"/>
    <w:qFormat/>
    <w:rsid w:val="00852295"/>
    <w:pPr>
      <w:spacing w:after="0" w:line="240" w:lineRule="auto"/>
    </w:pPr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693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6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362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4587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014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4430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6635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89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9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815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11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9150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99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8388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03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2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77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474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491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050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8843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91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986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993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68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24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009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31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279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7565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003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73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867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432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9109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526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140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531168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364270">
              <w:marLeft w:val="3180"/>
              <w:marRight w:val="21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186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2745389">
                      <w:marLeft w:val="0"/>
                      <w:marRight w:val="0"/>
                      <w:marTop w:val="0"/>
                      <w:marBottom w:val="0"/>
                      <w:divBdr>
                        <w:top w:val="single" w:sz="18" w:space="0" w:color="666666"/>
                        <w:left w:val="single" w:sz="18" w:space="0" w:color="666666"/>
                        <w:bottom w:val="single" w:sz="18" w:space="0" w:color="666666"/>
                        <w:right w:val="single" w:sz="18" w:space="0" w:color="666666"/>
                      </w:divBdr>
                      <w:divsChild>
                        <w:div w:id="15908460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649359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8632630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4465136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26775067">
                                          <w:marLeft w:val="27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72943016">
                                              <w:marLeft w:val="0"/>
                                              <w:marRight w:val="0"/>
                                              <w:marTop w:val="0"/>
                                              <w:marBottom w:val="45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6626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9691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3304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5321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933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7156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961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378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576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798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03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232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54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090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6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19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88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157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80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459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797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7438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817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939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661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61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27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576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618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4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2830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2414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>
  <b:Source>
    <b:Tag>TAU2009</b:Tag>
    <b:SourceType>Book</b:SourceType>
    <b:Guid>{3676EA23-31E2-4B18-AFA5-D235CFADD992}</b:Guid>
    <b:Author>
      <b:Author>
        <b:NameList>
          <b:Person>
            <b:Last>TAUFER</b:Last>
            <b:First>Ivan</b:First>
          </b:Person>
          <b:Person>
            <b:Last>KOTYK</b:Last>
            <b:First>Josef</b:First>
          </b:Person>
          <b:Person>
            <b:Last>JAVŮREK</b:Last>
            <b:First>Milan</b:First>
          </b:Person>
        </b:NameList>
      </b:Author>
    </b:Author>
    <b:Title>Jak psát a obhajovat závěrečnou práci bakalířskou, diplomovou, rigorózní, disertační, habilitační</b:Title>
    <b:Year>2009</b:Year>
    <b:City>Pardubice</b:City>
    <b:Publisher>Univerzita Pardubice</b:Publisher>
    <b:StandardNumber>ISBN 978-80-7395-157-3</b:StandardNumber>
    <b:RefOrder>1</b:RefOrder>
  </b:Source>
  <b:Source>
    <b:Tag>BOL10</b:Tag>
    <b:SourceType>InternetSite</b:SourceType>
    <b:Guid>{374E06AD-7957-4137-A0EE-42EF31D07E72}</b:Guid>
    <b:Author>
      <b:Author>
        <b:NameList>
          <b:Person>
            <b:Last>BOLDYŠ</b:Last>
            <b:First>Petr</b:First>
          </b:Person>
        </b:NameList>
      </b:Author>
    </b:Author>
    <b:Title>Bibliografické citace dokumentů podle ISO 690 a ISO 690-2</b:Title>
    <b:YearAccessed>2010</b:YearAccessed>
    <b:MonthAccessed>3</b:MonthAccessed>
    <b:DayAccessed>20</b:DayAccessed>
    <b:URL>http://boldis.cz/</b:URL>
    <b:Year>2006</b:Year>
    <b:Month>31</b:Month>
    <b:Day>6</b:Day>
    <b:RefOrder>2</b:RefOrder>
  </b:Source>
  <b:Source>
    <b:Tag>BRA</b:Tag>
    <b:SourceType>DocumentFromInternetSite</b:SourceType>
    <b:Guid>{F9F15610-A753-468A-BB16-E583B4F63FB3}</b:Guid>
    <b:Author>
      <b:Author>
        <b:NameList>
          <b:Person>
            <b:Last>BRATKOVÁ</b:Last>
            <b:First>Eva</b:First>
          </b:Person>
        </b:NameList>
      </b:Author>
    </b:Author>
    <b:Title>Metody citování literatury a strukturování bibliografických záznamů podle mezinárodních norem ISO 690 a ISO 690-2 : metodický materiál pro autory vysokoškolských kvalifikačních prací.</b:Title>
    <b:Year>2008</b:Year>
    <b:Month>12</b:Month>
    <b:Day>22</b:Day>
    <b:YearAccessed>2010</b:YearAccessed>
    <b:MonthAccessed>3</b:MonthAccessed>
    <b:DayAccessed>15</b:DayAccessed>
    <b:URL>http://www.evskp.cz/SD/4c.pdf</b:URL>
    <b:RefOrder>3</b:RefOrder>
  </b:Source>
</b:Sources>
</file>

<file path=customXml/itemProps1.xml><?xml version="1.0" encoding="utf-8"?>
<ds:datastoreItem xmlns:ds="http://schemas.openxmlformats.org/officeDocument/2006/customXml" ds:itemID="{15A4D39A-037A-439B-98BB-5F5396D8AB5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7</TotalTime>
  <Pages>21</Pages>
  <Words>4073</Words>
  <Characters>23221</Characters>
  <Application>Microsoft Office Word</Application>
  <DocSecurity>0</DocSecurity>
  <Lines>193</Lines>
  <Paragraphs>5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Paleček Daniel</cp:lastModifiedBy>
  <cp:revision>15</cp:revision>
  <cp:lastPrinted>2024-02-07T16:21:00Z</cp:lastPrinted>
  <dcterms:created xsi:type="dcterms:W3CDTF">2024-12-27T19:18:00Z</dcterms:created>
  <dcterms:modified xsi:type="dcterms:W3CDTF">2025-05-10T19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U2dWlaU"/&gt;&lt;style id="http://www.zotero.org/styles/iso690-numeric-brackets-cs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